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041F3" w:rsidRDefault="007041F3" w:rsidP="002D5107">
      <w:pPr>
        <w:pStyle w:val="Heading1"/>
        <w:jc w:val="both"/>
      </w:pPr>
      <w:bookmarkStart w:id="0" w:name="_Toc269988229"/>
      <w:r>
        <w:t>‘With a heavy heart’:</w:t>
      </w:r>
      <w:bookmarkEnd w:id="0"/>
      <w:r>
        <w:t xml:space="preserve"> Ethics, emotions and rationality in </w:t>
      </w:r>
      <w:r w:rsidR="00166721">
        <w:t xml:space="preserve">Norwegian </w:t>
      </w:r>
      <w:r>
        <w:t>immigration administration</w:t>
      </w:r>
    </w:p>
    <w:p w:rsidR="007041F3" w:rsidRDefault="007041F3" w:rsidP="002D5107">
      <w:pPr>
        <w:pStyle w:val="Heading2"/>
      </w:pPr>
      <w:r>
        <w:t>Abstract</w:t>
      </w:r>
    </w:p>
    <w:p w:rsidR="007041F3" w:rsidRPr="00686C4D" w:rsidRDefault="007041F3" w:rsidP="002D5107">
      <w:pPr>
        <w:spacing w:line="480" w:lineRule="auto"/>
        <w:jc w:val="both"/>
      </w:pPr>
      <w:r w:rsidRPr="00686C4D">
        <w:t>This article analyses decision-making processes concerning applications for family immigration to Norway by giving an account of the dilemmas and challenges faced by the employees of the Norwegian immigration administration. I argue that the</w:t>
      </w:r>
      <w:r>
        <w:t>se</w:t>
      </w:r>
      <w:r w:rsidRPr="00686C4D">
        <w:t xml:space="preserve"> </w:t>
      </w:r>
      <w:r>
        <w:t xml:space="preserve">civil servants negotiate two somewhat different ethical principles </w:t>
      </w:r>
      <w:r w:rsidR="00AE6982">
        <w:t>where</w:t>
      </w:r>
      <w:r>
        <w:t xml:space="preserve"> the foundation for ethical conduct is either emotion</w:t>
      </w:r>
      <w:r w:rsidR="00952F77">
        <w:t xml:space="preserve"> or reason</w:t>
      </w:r>
      <w:r>
        <w:t>. The article investigates the ethical potential of bureaucracy and aims to contribute to sociological debates about ethics, emotion and rationality.</w:t>
      </w:r>
    </w:p>
    <w:p w:rsidR="007041F3" w:rsidRDefault="007041F3" w:rsidP="002D5107">
      <w:pPr>
        <w:pStyle w:val="Heading2"/>
      </w:pPr>
      <w:r>
        <w:t>Keywords</w:t>
      </w:r>
    </w:p>
    <w:p w:rsidR="007041F3" w:rsidRDefault="0071373D" w:rsidP="002D5107">
      <w:pPr>
        <w:pStyle w:val="Brdtekst1"/>
        <w:spacing w:line="480" w:lineRule="auto"/>
        <w:jc w:val="both"/>
      </w:pPr>
      <w:r>
        <w:t>Bauman / b</w:t>
      </w:r>
      <w:r w:rsidR="007041F3">
        <w:t xml:space="preserve">ureaucracy / emotions / ethics / family immigration / immigration administration </w:t>
      </w:r>
      <w:r w:rsidR="00635335">
        <w:t xml:space="preserve">/ </w:t>
      </w:r>
      <w:r w:rsidR="007041F3">
        <w:t>rationality.</w:t>
      </w:r>
    </w:p>
    <w:p w:rsidR="007041F3" w:rsidRDefault="007041F3" w:rsidP="002D5107">
      <w:pPr>
        <w:pStyle w:val="Heading2"/>
      </w:pPr>
      <w:r>
        <w:t>Introduction</w:t>
      </w:r>
    </w:p>
    <w:p w:rsidR="007041F3" w:rsidRPr="005044D9" w:rsidRDefault="007041F3" w:rsidP="002D5107">
      <w:pPr>
        <w:spacing w:line="480" w:lineRule="auto"/>
        <w:jc w:val="both"/>
      </w:pPr>
      <w:r w:rsidRPr="00686C4D">
        <w:t xml:space="preserve">This article analyses the dilemmas and challenges faced by employees </w:t>
      </w:r>
      <w:r>
        <w:t>of</w:t>
      </w:r>
      <w:r w:rsidRPr="00686C4D">
        <w:t xml:space="preserve"> the Norwegian immigration administration and aims to contribute to sociological debate</w:t>
      </w:r>
      <w:r>
        <w:t>s</w:t>
      </w:r>
      <w:r w:rsidRPr="00686C4D">
        <w:t xml:space="preserve"> about bureaucracy, ethics, emotions and rationality. </w:t>
      </w:r>
      <w:r>
        <w:t xml:space="preserve">According to </w:t>
      </w:r>
      <w:r w:rsidRPr="00F33477">
        <w:t>Max Weber</w:t>
      </w:r>
      <w:r>
        <w:t xml:space="preserve"> </w:t>
      </w:r>
      <w:r w:rsidR="00B475B8">
        <w:fldChar w:fldCharType="begin"/>
      </w:r>
      <w:r>
        <w:instrText xml:space="preserve"> ADDIN EN.CITE &lt;EndNote&gt;&lt;Cite ExcludeAuth="1"&gt;&lt;Author&gt;Weber&lt;/Author&gt;&lt;Year&gt;1981&lt;/Year&gt;&lt;RecNum&gt;825&lt;/RecNum&gt;&lt;Pages&gt;21&lt;/Pages&gt;&lt;DisplayText&gt;(1981: 21)&lt;/DisplayText&gt;&lt;record&gt;&lt;rec-number&gt;825&lt;/rec-number&gt;&lt;foreign-keys&gt;&lt;key app="EN" db-id="ws059zw27ea2scepp0hp05al9wv2vpx59xdp"&gt;825&lt;/key&gt;&lt;/foreign-keys&gt;&lt;ref-type name="Book Section"&gt;5&lt;/ref-type&gt;&lt;contributors&gt;&lt;authors&gt;&lt;author&gt;Weber, Max&lt;/author&gt;&lt;/authors&gt;&lt;secondary-authors&gt;&lt;author&gt;Grusky, G&lt;/author&gt;&lt;author&gt;Miller, G&lt;/author&gt;&lt;/secondary-authors&gt;&lt;/contributors&gt;&lt;titles&gt;&lt;title&gt;Bureaucracy&lt;/title&gt;&lt;secondary-title&gt;The Sociology of Organization&lt;/secondary-title&gt;&lt;/titles&gt;&lt;pages&gt;7-36&lt;/pages&gt;&lt;dates&gt;&lt;year&gt;1981&lt;/year&gt;&lt;/dates&gt;&lt;pub-location&gt;New York&lt;/pub-location&gt;&lt;publisher&gt;Free Press&lt;/publisher&gt;&lt;label&gt;Artikkel nr 191 (eiga katalogisering)&lt;/label&gt;&lt;urls&gt;&lt;/urls&gt;&lt;/record&gt;&lt;/Cite&gt;&lt;/EndNote&gt;</w:instrText>
      </w:r>
      <w:r w:rsidR="00B475B8">
        <w:fldChar w:fldCharType="separate"/>
      </w:r>
      <w:r>
        <w:rPr>
          <w:noProof/>
        </w:rPr>
        <w:t>(</w:t>
      </w:r>
      <w:hyperlink w:anchor="_ENREF_50" w:tooltip="Weber, 1981 #825" w:history="1">
        <w:r w:rsidR="00337D20">
          <w:rPr>
            <w:noProof/>
          </w:rPr>
          <w:t>1981: 21</w:t>
        </w:r>
      </w:hyperlink>
      <w:r>
        <w:rPr>
          <w:noProof/>
        </w:rPr>
        <w:t>)</w:t>
      </w:r>
      <w:r w:rsidR="00B475B8">
        <w:fldChar w:fldCharType="end"/>
      </w:r>
      <w:r w:rsidRPr="00F33477">
        <w:t xml:space="preserve">, a fully developed bureaucracy is ‘dehumanized’ in the sense that ‘love, hatred, and all purely personal, irrational, and emotional elements which escape calculation’ are eliminated. </w:t>
      </w:r>
      <w:r>
        <w:t>The bureaucratic</w:t>
      </w:r>
      <w:r w:rsidRPr="008C6A84">
        <w:t xml:space="preserve"> principle of equal treatment according to formal rules </w:t>
      </w:r>
      <w:r>
        <w:t>eliminates</w:t>
      </w:r>
      <w:r w:rsidRPr="008C6A84">
        <w:t xml:space="preserve"> traditional </w:t>
      </w:r>
      <w:r>
        <w:rPr>
          <w:lang w:val="en-US"/>
        </w:rPr>
        <w:t>forms of governance</w:t>
      </w:r>
      <w:r w:rsidRPr="008C6A84">
        <w:rPr>
          <w:lang w:val="en-US"/>
        </w:rPr>
        <w:t xml:space="preserve"> based upon personal relationships,</w:t>
      </w:r>
      <w:r>
        <w:rPr>
          <w:lang w:val="en-US"/>
        </w:rPr>
        <w:t xml:space="preserve"> power and</w:t>
      </w:r>
      <w:r w:rsidRPr="008C6A84">
        <w:rPr>
          <w:lang w:val="en-US"/>
        </w:rPr>
        <w:t xml:space="preserve"> privilege </w:t>
      </w:r>
      <w:r w:rsidR="00B475B8" w:rsidRPr="008C6A84">
        <w:rPr>
          <w:lang w:val="en-US"/>
        </w:rPr>
        <w:fldChar w:fldCharType="begin"/>
      </w:r>
      <w:r w:rsidRPr="008C6A84">
        <w:rPr>
          <w:lang w:val="en-US"/>
        </w:rPr>
        <w:instrText xml:space="preserve"> ADDIN EN.CITE &lt;EndNote&gt;&lt;Cite&gt;&lt;Author&gt;Weber&lt;/Author&gt;&lt;Year&gt;1981&lt;/Year&gt;&lt;RecNum&gt;825&lt;/RecNum&gt;&lt;Pages&gt;24-5&lt;/Pages&gt;&lt;DisplayText&gt;(Weber 1981: 24-5)&lt;/DisplayText&gt;&lt;record&gt;&lt;rec-number&gt;825&lt;/rec-number&gt;&lt;foreign-keys&gt;&lt;key app="EN" db-id="ws059zw27ea2scepp0hp05al9wv2vpx59xdp"&gt;825&lt;/key&gt;&lt;/foreign-keys&gt;&lt;ref-type name="Book Section"&gt;5&lt;/ref-type&gt;&lt;contributors&gt;&lt;authors&gt;&lt;author&gt;Weber, Max&lt;/author&gt;&lt;/authors&gt;&lt;secondary-authors&gt;&lt;author&gt;Grusky, G&lt;/author&gt;&lt;author&gt;Miller, G&lt;/author&gt;&lt;/secondary-authors&gt;&lt;/contributors&gt;&lt;titles&gt;&lt;title&gt;Bureaucracy&lt;/title&gt;&lt;secondary-title&gt;The Sociology of Organization&lt;/secondary-title&gt;&lt;/titles&gt;&lt;pages&gt;7-36&lt;/pages&gt;&lt;dates&gt;&lt;year&gt;1981&lt;/year&gt;&lt;/dates&gt;&lt;pub-location&gt;New York&lt;/pub-location&gt;&lt;publisher&gt;Free Press&lt;/publisher&gt;&lt;label&gt;Artikkel nr 191 (eiga katalogisering)&lt;/label&gt;&lt;urls&gt;&lt;/urls&gt;&lt;/record&gt;&lt;/Cite&gt;&lt;/EndNote&gt;</w:instrText>
      </w:r>
      <w:r w:rsidR="00B475B8" w:rsidRPr="008C6A84">
        <w:rPr>
          <w:lang w:val="en-US"/>
        </w:rPr>
        <w:fldChar w:fldCharType="separate"/>
      </w:r>
      <w:r w:rsidRPr="008C6A84">
        <w:rPr>
          <w:noProof/>
          <w:lang w:val="en-US"/>
        </w:rPr>
        <w:t>(</w:t>
      </w:r>
      <w:hyperlink w:anchor="_ENREF_50" w:tooltip="Weber, 1981 #825" w:history="1">
        <w:r w:rsidR="00337D20" w:rsidRPr="008C6A84">
          <w:rPr>
            <w:noProof/>
            <w:lang w:val="en-US"/>
          </w:rPr>
          <w:t>Weber 1981: 24-5</w:t>
        </w:r>
      </w:hyperlink>
      <w:r w:rsidRPr="008C6A84">
        <w:rPr>
          <w:noProof/>
          <w:lang w:val="en-US"/>
        </w:rPr>
        <w:t>)</w:t>
      </w:r>
      <w:r w:rsidR="00B475B8" w:rsidRPr="008C6A84">
        <w:rPr>
          <w:lang w:val="en-US"/>
        </w:rPr>
        <w:fldChar w:fldCharType="end"/>
      </w:r>
      <w:r w:rsidRPr="008C6A84">
        <w:rPr>
          <w:lang w:val="en-US"/>
        </w:rPr>
        <w:t>.</w:t>
      </w:r>
      <w:r w:rsidRPr="008C6A84">
        <w:t xml:space="preserve"> </w:t>
      </w:r>
      <w:r>
        <w:t>Nevertheless</w:t>
      </w:r>
      <w:r w:rsidRPr="008C6A84">
        <w:t xml:space="preserve">, the instrumental rationality of bureaucracy </w:t>
      </w:r>
      <w:r>
        <w:t xml:space="preserve">represents a great danger to modern societies because it is incapable of ethical action that is firmly grounded in </w:t>
      </w:r>
      <w:r w:rsidRPr="00C96894">
        <w:rPr>
          <w:lang w:val="en-US"/>
        </w:rPr>
        <w:t>compassion, responsibility, and b</w:t>
      </w:r>
      <w:r>
        <w:rPr>
          <w:lang w:val="en-US"/>
        </w:rPr>
        <w:t>ro</w:t>
      </w:r>
      <w:r w:rsidRPr="00C96894">
        <w:rPr>
          <w:lang w:val="en-US"/>
        </w:rPr>
        <w:t>therhood</w:t>
      </w:r>
      <w:r>
        <w:rPr>
          <w:lang w:val="en-US"/>
        </w:rPr>
        <w:t xml:space="preserve"> </w:t>
      </w:r>
      <w:r w:rsidR="00B475B8">
        <w:rPr>
          <w:lang w:val="en-US"/>
        </w:rPr>
        <w:fldChar w:fldCharType="begin"/>
      </w:r>
      <w:r w:rsidR="00E61AB7">
        <w:rPr>
          <w:lang w:val="en-US"/>
        </w:rPr>
        <w:instrText xml:space="preserve"> ADDIN EN.CITE &lt;EndNote&gt;&lt;Cite&gt;&lt;Author&gt;Weber&lt;/Author&gt;&lt;Year&gt;2005&lt;/Year&gt;&lt;RecNum&gt;963&lt;/RecNum&gt;&lt;Pages&gt;245&lt;/Pages&gt;&lt;DisplayText&gt;(Weber and Kalberg 2005: 245)&lt;/DisplayText&gt;&lt;record&gt;&lt;rec-number&gt;963&lt;/rec-number&gt;&lt;foreign-keys&gt;&lt;key app="EN" db-id="ws059zw27ea2scepp0hp05al9wv2vpx59xdp"&gt;963&lt;/key&gt;&lt;/foreign-keys&gt;&lt;ref-type name="Book"&gt;6&lt;/ref-type&gt;&lt;contributors&gt;&lt;authors&gt;&lt;author&gt;Weber, Max&lt;/author&gt;&lt;author&gt;Kalberg, Stephen&lt;/author&gt;&lt;/authors&gt;&lt;/contributors&gt;&lt;titles&gt;&lt;title&gt;Max Weber: Readings and Commentary on Modernity&lt;/title&gt;&lt;/titles&gt;&lt;pages&gt;XXXIII, 398 s.&lt;/pages&gt;&lt;keywords&gt;&lt;keyword&gt;Sosiologiske skoler&lt;/keyword&gt;&lt;keyword&gt;Sosiologisk teori&lt;/keyword&gt;&lt;keyword&gt;sosiologi&lt;/keyword&gt;&lt;keyword&gt;modernitet&lt;/keyword&gt;&lt;keyword&gt;sosialteori&lt;/keyword&gt;&lt;/keywords&gt;&lt;dates&gt;&lt;year&gt;2005&lt;/year&gt;&lt;/dates&gt;&lt;pub-location&gt;Malden, Mass.&lt;/pub-location&gt;&lt;publisher&gt;Blackwell&lt;/publisher&gt;&lt;isbn&gt;978-0-631-21490-8&lt;/isbn&gt;&lt;urls&gt;&lt;/urls&gt;&lt;/record&gt;&lt;/Cite&gt;&lt;/EndNote&gt;</w:instrText>
      </w:r>
      <w:r w:rsidR="00B475B8">
        <w:rPr>
          <w:lang w:val="en-US"/>
        </w:rPr>
        <w:fldChar w:fldCharType="separate"/>
      </w:r>
      <w:r>
        <w:rPr>
          <w:noProof/>
          <w:lang w:val="en-US"/>
        </w:rPr>
        <w:t>(</w:t>
      </w:r>
      <w:hyperlink w:anchor="_ENREF_51" w:tooltip="Weber, 2005 #963" w:history="1">
        <w:r w:rsidR="00337D20">
          <w:rPr>
            <w:noProof/>
            <w:lang w:val="en-US"/>
          </w:rPr>
          <w:t>Weber and Kalberg 2005: 245</w:t>
        </w:r>
      </w:hyperlink>
      <w:r>
        <w:rPr>
          <w:noProof/>
          <w:lang w:val="en-US"/>
        </w:rPr>
        <w:t>)</w:t>
      </w:r>
      <w:r w:rsidR="00B475B8">
        <w:rPr>
          <w:lang w:val="en-US"/>
        </w:rPr>
        <w:fldChar w:fldCharType="end"/>
      </w:r>
      <w:r>
        <w:rPr>
          <w:lang w:val="en-US"/>
        </w:rPr>
        <w:t>.</w:t>
      </w:r>
      <w:r w:rsidRPr="008C6A84">
        <w:t xml:space="preserve"> </w:t>
      </w:r>
      <w:r>
        <w:t>The</w:t>
      </w:r>
      <w:r w:rsidRPr="00624E6B">
        <w:t xml:space="preserve"> ambivalence</w:t>
      </w:r>
      <w:r>
        <w:t xml:space="preserve"> in Weber’s work on the role of emotion and rationality in bureaucracy echoes a general philosophical debate: in moral philosophy, there is disagreement about whether the foundation for ethics is emotion or reason. According to the Kantian ethical tradition, emotions are seen as irrelevant and even an obstacle to justice </w:t>
      </w:r>
      <w:r w:rsidR="00B475B8">
        <w:fldChar w:fldCharType="begin">
          <w:fldData xml:space="preserve">PEVuZE5vdGU+PENpdGU+PEF1dGhvcj5BaG1lZDwvQXV0aG9yPjxZZWFyPjIwMDQ8L1llYXI+PFJl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</w:fldData>
        </w:fldChar>
      </w:r>
      <w:r w:rsidR="00E61AB7">
        <w:instrText xml:space="preserve"> ADDIN EN.CITE </w:instrText>
      </w:r>
      <w:r w:rsidR="00B475B8">
        <w:fldChar w:fldCharType="begin">
          <w:fldData xml:space="preserve">PEVuZE5vdGU+PENpdGU+PEF1dGhvcj5BaG1lZDwvQXV0aG9yPjxZZWFyPjIwMDQ8L1llYXI+PFJl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</w:fldData>
        </w:fldChar>
      </w:r>
      <w:r w:rsidR="00E61AB7">
        <w:instrText xml:space="preserve"> ADDIN EN.CITE.DATA </w:instrText>
      </w:r>
      <w:r w:rsidR="00B475B8">
        <w:fldChar w:fldCharType="end"/>
      </w:r>
      <w:r w:rsidR="00B475B8">
        <w:fldChar w:fldCharType="separate"/>
      </w:r>
      <w:r w:rsidR="009F020F">
        <w:rPr>
          <w:noProof/>
        </w:rPr>
        <w:t>(</w:t>
      </w:r>
      <w:hyperlink w:anchor="_ENREF_1" w:tooltip="Ahmed, 2004 #455" w:history="1">
        <w:r w:rsidR="00337D20">
          <w:rPr>
            <w:noProof/>
          </w:rPr>
          <w:t>Ahmed 2004: 195</w:t>
        </w:r>
      </w:hyperlink>
      <w:r w:rsidR="009F020F">
        <w:rPr>
          <w:noProof/>
        </w:rPr>
        <w:t>)</w:t>
      </w:r>
      <w:r w:rsidR="00B475B8">
        <w:fldChar w:fldCharType="end"/>
      </w:r>
      <w:r>
        <w:t xml:space="preserve">. Others have argued that emotions, or at least some emotions, are foundational to ethics, morality and justice </w:t>
      </w:r>
      <w:r w:rsidR="00B475B8">
        <w:fldChar w:fldCharType="begin">
          <w:fldData xml:space="preserve">PEVuZE5vdGU+PENpdGU+PEF1dGhvcj5Tb2xvbW9uPC9BdXRob3I+PFllYXI+MTk5NTwvWWVhcj48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</w:fldData>
        </w:fldChar>
      </w:r>
      <w:r w:rsidR="00337D20">
        <w:instrText xml:space="preserve"> ADDIN EN.CITE </w:instrText>
      </w:r>
      <w:r w:rsidR="00B475B8">
        <w:fldChar w:fldCharType="begin">
          <w:fldData xml:space="preserve">PEVuZE5vdGU+PENpdGU+PEF1dGhvcj5Tb2xvbW9uPC9BdXRob3I+PFllYXI+MTk5NTwvWWVhcj48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</w:fldData>
        </w:fldChar>
      </w:r>
      <w:r w:rsidR="00337D20">
        <w:instrText xml:space="preserve"> ADDIN EN.CITE.DATA </w:instrText>
      </w:r>
      <w:r w:rsidR="00B475B8">
        <w:fldChar w:fldCharType="end"/>
      </w:r>
      <w:r w:rsidR="00B475B8">
        <w:fldChar w:fldCharType="separate"/>
      </w:r>
      <w:r>
        <w:rPr>
          <w:noProof/>
        </w:rPr>
        <w:t>(</w:t>
      </w:r>
      <w:hyperlink w:anchor="_ENREF_40" w:tooltip="Nussbaum, 2001 #921" w:history="1">
        <w:r w:rsidR="00337D20">
          <w:rPr>
            <w:noProof/>
          </w:rPr>
          <w:t>Nussbaum 2001</w:t>
        </w:r>
      </w:hyperlink>
      <w:r>
        <w:rPr>
          <w:noProof/>
        </w:rPr>
        <w:t xml:space="preserve">; </w:t>
      </w:r>
      <w:hyperlink w:anchor="_ENREF_43" w:tooltip="Roeser, 2010 #962" w:history="1">
        <w:r w:rsidR="00337D20">
          <w:rPr>
            <w:noProof/>
          </w:rPr>
          <w:t>Roeser 2010</w:t>
        </w:r>
      </w:hyperlink>
      <w:r>
        <w:rPr>
          <w:noProof/>
        </w:rPr>
        <w:t xml:space="preserve">; </w:t>
      </w:r>
      <w:hyperlink w:anchor="_ENREF_45" w:tooltip="Solomon, 1995 #920" w:history="1">
        <w:r w:rsidR="00337D20">
          <w:rPr>
            <w:noProof/>
          </w:rPr>
          <w:t>Solomon 1995</w:t>
        </w:r>
      </w:hyperlink>
      <w:r>
        <w:rPr>
          <w:noProof/>
        </w:rPr>
        <w:t>)</w:t>
      </w:r>
      <w:r w:rsidR="00B475B8">
        <w:fldChar w:fldCharType="end"/>
      </w:r>
      <w:r>
        <w:t xml:space="preserve">. </w:t>
      </w:r>
      <w:r w:rsidRPr="005044D9">
        <w:t>C</w:t>
      </w:r>
      <w:r>
        <w:t>ultural theorist Sarah Ahmed</w:t>
      </w:r>
      <w:r w:rsidRPr="005044D9">
        <w:t xml:space="preserve"> challenges both these positions</w:t>
      </w:r>
      <w:r>
        <w:t>:</w:t>
      </w:r>
      <w:r w:rsidRPr="005044D9">
        <w:t xml:space="preserve"> </w:t>
      </w:r>
      <w:r w:rsidR="00AE6982">
        <w:t>w</w:t>
      </w:r>
      <w:r w:rsidRPr="000108D0">
        <w:t xml:space="preserve">hile she reject the Kantian tradition, she also argues that it is dangerous to make the judgement of right and wrong dependent upon the existence of emotions </w:t>
      </w:r>
      <w:r w:rsidR="00B475B8" w:rsidRPr="000108D0">
        <w:fldChar w:fldCharType="begin">
          <w:fldData xml:space="preserve">PEVuZE5vdGU+PENpdGU+PEF1dGhvcj5BaG1lZDwvQXV0aG9yPjxZZWFyPjIwMDQ8L1llYXI+PFJl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</w:fldData>
        </w:fldChar>
      </w:r>
      <w:r w:rsidR="00E61AB7">
        <w:instrText xml:space="preserve"> ADDIN EN.CITE </w:instrText>
      </w:r>
      <w:r w:rsidR="00B475B8">
        <w:fldChar w:fldCharType="begin">
          <w:fldData xml:space="preserve">PEVuZE5vdGU+PENpdGU+PEF1dGhvcj5BaG1lZDwvQXV0aG9yPjxZZWFyPjIwMDQ8L1llYXI+PFJl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</w:fldData>
        </w:fldChar>
      </w:r>
      <w:r w:rsidR="00E61AB7">
        <w:instrText xml:space="preserve"> ADDIN EN.CITE.DATA </w:instrText>
      </w:r>
      <w:r w:rsidR="00B475B8">
        <w:fldChar w:fldCharType="end"/>
      </w:r>
      <w:r w:rsidR="00B475B8" w:rsidRPr="000108D0">
        <w:fldChar w:fldCharType="separate"/>
      </w:r>
      <w:r w:rsidRPr="000108D0">
        <w:rPr>
          <w:noProof/>
        </w:rPr>
        <w:t>(</w:t>
      </w:r>
      <w:hyperlink w:anchor="_ENREF_1" w:tooltip="Ahmed, 2004 #455" w:history="1">
        <w:r w:rsidR="00337D20" w:rsidRPr="000108D0">
          <w:rPr>
            <w:noProof/>
          </w:rPr>
          <w:t>Ahmed 2004: 193</w:t>
        </w:r>
      </w:hyperlink>
      <w:r w:rsidRPr="000108D0">
        <w:rPr>
          <w:noProof/>
        </w:rPr>
        <w:t>)</w:t>
      </w:r>
      <w:r w:rsidR="00B475B8" w:rsidRPr="000108D0">
        <w:fldChar w:fldCharType="end"/>
      </w:r>
      <w:r w:rsidRPr="000108D0">
        <w:t>.</w:t>
      </w:r>
      <w:r>
        <w:t xml:space="preserve"> </w:t>
      </w:r>
    </w:p>
    <w:p w:rsidR="007041F3" w:rsidRDefault="007041F3" w:rsidP="002D5107">
      <w:pPr>
        <w:spacing w:line="480" w:lineRule="auto"/>
        <w:ind w:firstLine="708"/>
        <w:jc w:val="both"/>
      </w:pPr>
      <w:r w:rsidRPr="00AC0669">
        <w:t>Following in the tradition from Weber</w:t>
      </w:r>
      <w:r>
        <w:t xml:space="preserve">, several scholars have discussed the consequences of rationalisation and bureaucratisation with regard to ethics and humanitarianism </w:t>
      </w:r>
      <w:r w:rsidR="00B475B8">
        <w:fldChar w:fldCharType="begin">
          <w:fldData xml:space="preserve">PEVuZE5vdGU+PENpdGU+PEF1dGhvcj5CYXVtYW48L0F1dGhvcj48WWVhcj4xOTg5PC9ZZWFyPjxS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</w:fldData>
        </w:fldChar>
      </w:r>
      <w:r w:rsidR="00E61AB7">
        <w:instrText xml:space="preserve"> ADDIN EN.CITE </w:instrText>
      </w:r>
      <w:r w:rsidR="00B475B8">
        <w:fldChar w:fldCharType="begin">
          <w:fldData xml:space="preserve">PEVuZE5vdGU+PENpdGU+PEF1dGhvcj5CYXVtYW48L0F1dGhvcj48WWVhcj4xOTg5PC9ZZWFyPjxS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</w:fldData>
        </w:fldChar>
      </w:r>
      <w:r w:rsidR="00E61AB7">
        <w:instrText xml:space="preserve"> ADDIN EN.CITE.DATA </w:instrText>
      </w:r>
      <w:r w:rsidR="00B475B8">
        <w:fldChar w:fldCharType="end"/>
      </w:r>
      <w:r w:rsidR="00B475B8">
        <w:fldChar w:fldCharType="separate"/>
      </w:r>
      <w:r>
        <w:rPr>
          <w:noProof/>
        </w:rPr>
        <w:t>(</w:t>
      </w:r>
      <w:hyperlink w:anchor="_ENREF_5" w:tooltip="Bauman, 1989 #829" w:history="1">
        <w:r w:rsidR="00337D20">
          <w:rPr>
            <w:noProof/>
          </w:rPr>
          <w:t>Bauman 1989</w:t>
        </w:r>
      </w:hyperlink>
      <w:r>
        <w:rPr>
          <w:noProof/>
        </w:rPr>
        <w:t xml:space="preserve">; </w:t>
      </w:r>
      <w:hyperlink w:anchor="_ENREF_11" w:tooltip="du Gay, 2000 #923" w:history="1">
        <w:r w:rsidR="00337D20">
          <w:rPr>
            <w:noProof/>
          </w:rPr>
          <w:t>du Gay 2000</w:t>
        </w:r>
      </w:hyperlink>
      <w:r>
        <w:rPr>
          <w:noProof/>
        </w:rPr>
        <w:t xml:space="preserve">; </w:t>
      </w:r>
      <w:hyperlink w:anchor="_ENREF_30" w:tooltip="Herzfeld, 1992 #925" w:history="1">
        <w:r w:rsidR="00337D20">
          <w:rPr>
            <w:noProof/>
          </w:rPr>
          <w:t>Herzfeld 1992</w:t>
        </w:r>
      </w:hyperlink>
      <w:r>
        <w:rPr>
          <w:noProof/>
        </w:rPr>
        <w:t>)</w:t>
      </w:r>
      <w:r w:rsidR="00B475B8">
        <w:fldChar w:fldCharType="end"/>
      </w:r>
      <w:r>
        <w:t>. The ambivalence found in Weber’s work is reflected in these debates. S</w:t>
      </w:r>
      <w:r w:rsidRPr="00DB2D94">
        <w:t>ociologist Zygmunt Bauman</w:t>
      </w:r>
      <w:r>
        <w:t xml:space="preserve"> criticises modern bureaucracies for displacing moral concerns and argues that morality is a non-rational phenomenon </w:t>
      </w:r>
      <w:r w:rsidR="00B475B8">
        <w:fldChar w:fldCharType="begin">
          <w:fldData xml:space="preserve">PEVuZE5vdGU+PENpdGU+PEF1dGhvcj5CYXVtYW48L0F1dGhvcj48WWVhcj4xOTg5PC9ZZWFyPjxS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</w:fldData>
        </w:fldChar>
      </w:r>
      <w:r>
        <w:instrText xml:space="preserve"> ADDIN EN.CITE </w:instrText>
      </w:r>
      <w:r w:rsidR="00B475B8">
        <w:fldChar w:fldCharType="begin">
          <w:fldData xml:space="preserve">PEVuZE5vdGU+PENpdGU+PEF1dGhvcj5CYXVtYW48L0F1dGhvcj48WWVhcj4xOTg5PC9ZZWFyPjxS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</w:fldData>
        </w:fldChar>
      </w:r>
      <w:r>
        <w:instrText xml:space="preserve"> ADDIN EN.CITE.DATA </w:instrText>
      </w:r>
      <w:r w:rsidR="00B475B8">
        <w:fldChar w:fldCharType="end"/>
      </w:r>
      <w:r w:rsidR="00B475B8">
        <w:fldChar w:fldCharType="separate"/>
      </w:r>
      <w:r>
        <w:rPr>
          <w:noProof/>
        </w:rPr>
        <w:t>(</w:t>
      </w:r>
      <w:hyperlink w:anchor="_ENREF_5" w:tooltip="Bauman, 1989 #829" w:history="1">
        <w:r w:rsidR="00337D20">
          <w:rPr>
            <w:noProof/>
          </w:rPr>
          <w:t>Bauman 1989</w:t>
        </w:r>
      </w:hyperlink>
      <w:r>
        <w:rPr>
          <w:noProof/>
        </w:rPr>
        <w:t>)</w:t>
      </w:r>
      <w:r w:rsidR="00B475B8">
        <w:fldChar w:fldCharType="end"/>
      </w:r>
      <w:r>
        <w:t xml:space="preserve">. He presents an ethic based on moral impulse rather than codified rules </w:t>
      </w:r>
      <w:r w:rsidR="00B475B8">
        <w:fldChar w:fldCharType="begin">
          <w:fldData xml:space="preserve">PEVuZE5vdGU+PENpdGU+PEF1dGhvcj5CYXVtYW48L0F1dGhvcj48WWVhcj4xOTkzPC9ZZWFyPjxS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</w:fldData>
        </w:fldChar>
      </w:r>
      <w:r>
        <w:instrText xml:space="preserve"> ADDIN EN.CITE </w:instrText>
      </w:r>
      <w:r w:rsidR="00B475B8">
        <w:fldChar w:fldCharType="begin">
          <w:fldData xml:space="preserve">PEVuZE5vdGU+PENpdGU+PEF1dGhvcj5CYXVtYW48L0F1dGhvcj48WWVhcj4xOTkzPC9ZZWFyPjxS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</w:fldData>
        </w:fldChar>
      </w:r>
      <w:r>
        <w:instrText xml:space="preserve"> ADDIN EN.CITE.DATA </w:instrText>
      </w:r>
      <w:r w:rsidR="00B475B8">
        <w:fldChar w:fldCharType="end"/>
      </w:r>
      <w:r w:rsidR="00B475B8">
        <w:fldChar w:fldCharType="separate"/>
      </w:r>
      <w:r>
        <w:rPr>
          <w:noProof/>
        </w:rPr>
        <w:t>(</w:t>
      </w:r>
      <w:hyperlink w:anchor="_ENREF_6" w:tooltip="Bauman, 1993 #844" w:history="1">
        <w:r w:rsidR="00337D20">
          <w:rPr>
            <w:noProof/>
          </w:rPr>
          <w:t>Bauman 1993</w:t>
        </w:r>
      </w:hyperlink>
      <w:r>
        <w:rPr>
          <w:noProof/>
        </w:rPr>
        <w:t>)</w:t>
      </w:r>
      <w:r w:rsidR="00B475B8">
        <w:fldChar w:fldCharType="end"/>
      </w:r>
      <w:r>
        <w:t xml:space="preserve">. </w:t>
      </w:r>
      <w:r w:rsidR="00AE6982">
        <w:t>Sociologist Paul du Gay takes a very different position, arguing</w:t>
      </w:r>
      <w:r>
        <w:t xml:space="preserve"> that bureaucracies are far from immoral, but have their own ethical and moral legitimacy </w:t>
      </w:r>
      <w:r w:rsidR="00B475B8">
        <w:fldChar w:fldCharType="begin">
          <w:fldData xml:space="preserve">PEVuZE5vdGU+PENpdGU+PEF1dGhvcj5kdSBHYXk8L0F1dGhvcj48WWVhcj4yMDAwPC9ZZWFyPjxS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</w:fldData>
        </w:fldChar>
      </w:r>
      <w:r w:rsidR="00E61AB7">
        <w:instrText xml:space="preserve"> ADDIN EN.CITE </w:instrText>
      </w:r>
      <w:r w:rsidR="00B475B8">
        <w:fldChar w:fldCharType="begin">
          <w:fldData xml:space="preserve">PEVuZE5vdGU+PENpdGU+PEF1dGhvcj5kdSBHYXk8L0F1dGhvcj48WWVhcj4yMDAwPC9ZZWFyPjxS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</w:fldData>
        </w:fldChar>
      </w:r>
      <w:r w:rsidR="00E61AB7">
        <w:instrText xml:space="preserve"> ADDIN EN.CITE.DATA </w:instrText>
      </w:r>
      <w:r w:rsidR="00B475B8">
        <w:fldChar w:fldCharType="end"/>
      </w:r>
      <w:r w:rsidR="00B475B8">
        <w:fldChar w:fldCharType="separate"/>
      </w:r>
      <w:r>
        <w:rPr>
          <w:noProof/>
        </w:rPr>
        <w:t>(</w:t>
      </w:r>
      <w:hyperlink w:anchor="_ENREF_11" w:tooltip="du Gay, 2000 #923" w:history="1">
        <w:r w:rsidR="00337D20">
          <w:rPr>
            <w:noProof/>
          </w:rPr>
          <w:t>du Gay 2000: 2</w:t>
        </w:r>
      </w:hyperlink>
      <w:r>
        <w:rPr>
          <w:noProof/>
        </w:rPr>
        <w:t>)</w:t>
      </w:r>
      <w:r w:rsidR="00B475B8">
        <w:fldChar w:fldCharType="end"/>
      </w:r>
      <w:r>
        <w:t xml:space="preserve">. In a polemic defence of bureaucracy, he claims that a bureaucratic ethos, based on impersonal implementation of formal rules and regulations, is indeed a substantial ethical and democratic principle </w:t>
      </w:r>
      <w:r w:rsidR="00B475B8">
        <w:fldChar w:fldCharType="begin">
          <w:fldData xml:space="preserve">PEVuZE5vdGU+PENpdGUgRXhjbHVkZUF1dGg9IjEiPjxBdXRob3I+ZHUgR2F5PC9BdXRob3I+PFll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</w:fldData>
        </w:fldChar>
      </w:r>
      <w:r w:rsidR="00E61AB7">
        <w:instrText xml:space="preserve"> ADDIN EN.CITE </w:instrText>
      </w:r>
      <w:r w:rsidR="00B475B8">
        <w:fldChar w:fldCharType="begin">
          <w:fldData xml:space="preserve">PEVuZE5vdGU+PENpdGUgRXhjbHVkZUF1dGg9IjEiPjxBdXRob3I+ZHUgR2F5PC9BdXRob3I+PFll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</w:fldData>
        </w:fldChar>
      </w:r>
      <w:r w:rsidR="00E61AB7">
        <w:instrText xml:space="preserve"> ADDIN EN.CITE.DATA </w:instrText>
      </w:r>
      <w:r w:rsidR="00B475B8">
        <w:fldChar w:fldCharType="end"/>
      </w:r>
      <w:r w:rsidR="00B475B8">
        <w:fldChar w:fldCharType="separate"/>
      </w:r>
      <w:r>
        <w:rPr>
          <w:noProof/>
        </w:rPr>
        <w:t>(</w:t>
      </w:r>
      <w:hyperlink w:anchor="_ENREF_11" w:tooltip="du Gay, 2000 #923" w:history="1">
        <w:r w:rsidR="00337D20">
          <w:rPr>
            <w:noProof/>
          </w:rPr>
          <w:t>2000</w:t>
        </w:r>
      </w:hyperlink>
      <w:r>
        <w:rPr>
          <w:noProof/>
        </w:rPr>
        <w:t xml:space="preserve">; </w:t>
      </w:r>
      <w:hyperlink w:anchor="_ENREF_12" w:tooltip="du Gay, 2005 #826" w:history="1">
        <w:r w:rsidR="00337D20">
          <w:rPr>
            <w:noProof/>
          </w:rPr>
          <w:t>2005</w:t>
        </w:r>
      </w:hyperlink>
      <w:r>
        <w:rPr>
          <w:noProof/>
        </w:rPr>
        <w:t xml:space="preserve">; </w:t>
      </w:r>
      <w:hyperlink w:anchor="_ENREF_13" w:tooltip="du Gay, 2008 #934" w:history="1">
        <w:r w:rsidR="00337D20">
          <w:rPr>
            <w:noProof/>
          </w:rPr>
          <w:t>2008</w:t>
        </w:r>
      </w:hyperlink>
      <w:r>
        <w:rPr>
          <w:noProof/>
        </w:rPr>
        <w:t>)</w:t>
      </w:r>
      <w:r w:rsidR="00B475B8">
        <w:fldChar w:fldCharType="end"/>
      </w:r>
      <w:r>
        <w:t>.</w:t>
      </w:r>
    </w:p>
    <w:p w:rsidR="007041F3" w:rsidRDefault="007041F3" w:rsidP="00692CD2">
      <w:pPr>
        <w:spacing w:line="480" w:lineRule="auto"/>
        <w:ind w:firstLine="708"/>
        <w:jc w:val="both"/>
      </w:pPr>
      <w:r w:rsidRPr="00686C4D">
        <w:t xml:space="preserve">This article </w:t>
      </w:r>
      <w:r w:rsidR="008205A0">
        <w:t>poses the following research question: d</w:t>
      </w:r>
      <w:r>
        <w:t xml:space="preserve">o the ethical reflections </w:t>
      </w:r>
      <w:r w:rsidR="008205A0">
        <w:t xml:space="preserve">of civil servants at the Norwegian immigration administration </w:t>
      </w:r>
      <w:r>
        <w:t xml:space="preserve">resemble the ethos of bureaucracy described by du Gay </w:t>
      </w:r>
      <w:r w:rsidR="00B475B8">
        <w:fldChar w:fldCharType="begin">
          <w:fldData xml:space="preserve">PEVuZE5vdGU+PENpdGUgRXhjbHVkZUF1dGg9IjEiPjxBdXRob3I+ZHUgR2F5PC9BdXRob3I+PFll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</w:fldData>
        </w:fldChar>
      </w:r>
      <w:r w:rsidR="00E61AB7">
        <w:instrText xml:space="preserve"> ADDIN EN.CITE </w:instrText>
      </w:r>
      <w:r w:rsidR="00B475B8">
        <w:fldChar w:fldCharType="begin">
          <w:fldData xml:space="preserve">PEVuZE5vdGU+PENpdGUgRXhjbHVkZUF1dGg9IjEiPjxBdXRob3I+ZHUgR2F5PC9BdXRob3I+PFll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</w:fldData>
        </w:fldChar>
      </w:r>
      <w:r w:rsidR="00E61AB7">
        <w:instrText xml:space="preserve"> ADDIN EN.CITE.DATA </w:instrText>
      </w:r>
      <w:r w:rsidR="00B475B8">
        <w:fldChar w:fldCharType="end"/>
      </w:r>
      <w:r w:rsidR="00B475B8">
        <w:fldChar w:fldCharType="separate"/>
      </w:r>
      <w:r>
        <w:rPr>
          <w:noProof/>
        </w:rPr>
        <w:t>(</w:t>
      </w:r>
      <w:hyperlink w:anchor="_ENREF_11" w:tooltip="du Gay, 2000 #923" w:history="1">
        <w:r w:rsidR="00337D20">
          <w:rPr>
            <w:noProof/>
          </w:rPr>
          <w:t>2000</w:t>
        </w:r>
      </w:hyperlink>
      <w:r>
        <w:rPr>
          <w:noProof/>
        </w:rPr>
        <w:t xml:space="preserve">; </w:t>
      </w:r>
      <w:hyperlink w:anchor="_ENREF_12" w:tooltip="du Gay, 2005 #826" w:history="1">
        <w:r w:rsidR="00337D20">
          <w:rPr>
            <w:noProof/>
          </w:rPr>
          <w:t>2005</w:t>
        </w:r>
      </w:hyperlink>
      <w:r>
        <w:rPr>
          <w:noProof/>
        </w:rPr>
        <w:t xml:space="preserve">; </w:t>
      </w:r>
      <w:hyperlink w:anchor="_ENREF_13" w:tooltip="du Gay, 2008 #934" w:history="1">
        <w:r w:rsidR="00337D20">
          <w:rPr>
            <w:noProof/>
          </w:rPr>
          <w:t>2008</w:t>
        </w:r>
      </w:hyperlink>
      <w:r>
        <w:rPr>
          <w:noProof/>
        </w:rPr>
        <w:t>)</w:t>
      </w:r>
      <w:r w:rsidR="00B475B8">
        <w:fldChar w:fldCharType="end"/>
      </w:r>
      <w:r>
        <w:t xml:space="preserve"> or Bauman’s </w:t>
      </w:r>
      <w:r w:rsidR="00B475B8">
        <w:fldChar w:fldCharType="begin">
          <w:fldData xml:space="preserve">PEVuZE5vdGU+PENpdGUgRXhjbHVkZUF1dGg9IjEiPjxBdXRob3I+QmF1bWFuPC9BdXRob3I+PFll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</w:fldData>
        </w:fldChar>
      </w:r>
      <w:r>
        <w:instrText xml:space="preserve"> ADDIN EN.CITE </w:instrText>
      </w:r>
      <w:r w:rsidR="00B475B8">
        <w:fldChar w:fldCharType="begin">
          <w:fldData xml:space="preserve">PEVuZE5vdGU+PENpdGUgRXhjbHVkZUF1dGg9IjEiPjxBdXRob3I+QmF1bWFuPC9BdXRob3I+PFll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</w:fldData>
        </w:fldChar>
      </w:r>
      <w:r>
        <w:instrText xml:space="preserve"> ADDIN EN.CITE.DATA </w:instrText>
      </w:r>
      <w:r w:rsidR="00B475B8">
        <w:fldChar w:fldCharType="end"/>
      </w:r>
      <w:r w:rsidR="00B475B8">
        <w:fldChar w:fldCharType="separate"/>
      </w:r>
      <w:r>
        <w:rPr>
          <w:noProof/>
        </w:rPr>
        <w:t>(</w:t>
      </w:r>
      <w:hyperlink w:anchor="_ENREF_5" w:tooltip="Bauman, 1989 #829" w:history="1">
        <w:r w:rsidR="00337D20">
          <w:rPr>
            <w:noProof/>
          </w:rPr>
          <w:t>1989</w:t>
        </w:r>
      </w:hyperlink>
      <w:r>
        <w:rPr>
          <w:noProof/>
        </w:rPr>
        <w:t xml:space="preserve">; </w:t>
      </w:r>
      <w:hyperlink w:anchor="_ENREF_6" w:tooltip="Bauman, 1993 #844" w:history="1">
        <w:r w:rsidR="00337D20">
          <w:rPr>
            <w:noProof/>
          </w:rPr>
          <w:t>1993</w:t>
        </w:r>
      </w:hyperlink>
      <w:r>
        <w:rPr>
          <w:noProof/>
        </w:rPr>
        <w:t>)</w:t>
      </w:r>
      <w:r w:rsidR="00B475B8">
        <w:fldChar w:fldCharType="end"/>
      </w:r>
      <w:r>
        <w:t xml:space="preserve"> ethical position?</w:t>
      </w:r>
      <w:r w:rsidR="008205A0" w:rsidRPr="008205A0">
        <w:rPr>
          <w:rStyle w:val="EndnoteReference"/>
        </w:rPr>
        <w:t xml:space="preserve"> </w:t>
      </w:r>
      <w:r w:rsidR="008205A0">
        <w:rPr>
          <w:rStyle w:val="EndnoteReference"/>
        </w:rPr>
        <w:endnoteReference w:id="1"/>
      </w:r>
      <w:r>
        <w:t xml:space="preserve"> </w:t>
      </w:r>
      <w:r w:rsidRPr="004735B1">
        <w:t xml:space="preserve">Data was gathered during fieldwork </w:t>
      </w:r>
      <w:r>
        <w:t>in</w:t>
      </w:r>
      <w:r w:rsidRPr="004735B1">
        <w:t xml:space="preserve"> the Family Immigration Area </w:t>
      </w:r>
      <w:r>
        <w:t xml:space="preserve">of the Norwegian Directorate of Immigration. Here, civil servants assess case files - a central task for a bureaucratic organisation </w:t>
      </w:r>
      <w:r w:rsidR="00B475B8">
        <w:fldChar w:fldCharType="begin"/>
      </w:r>
      <w:r>
        <w:instrText xml:space="preserve"> ADDIN EN.CITE &lt;EndNote&gt;&lt;Cite&gt;&lt;Author&gt;Weber&lt;/Author&gt;&lt;Year&gt;1981&lt;/Year&gt;&lt;RecNum&gt;825&lt;/RecNum&gt;&lt;DisplayText&gt;(Weber 1981)&lt;/DisplayText&gt;&lt;record&gt;&lt;rec-number&gt;825&lt;/rec-number&gt;&lt;foreign-keys&gt;&lt;key app="EN" db-id="ws059zw27ea2scepp0hp05al9wv2vpx59xdp"&gt;825&lt;/key&gt;&lt;/foreign-keys&gt;&lt;ref-type name="Book Section"&gt;5&lt;/ref-type&gt;&lt;contributors&gt;&lt;authors&gt;&lt;author&gt;Weber, Max&lt;/author&gt;&lt;/authors&gt;&lt;secondary-authors&gt;&lt;author&gt;Grusky, G&lt;/author&gt;&lt;author&gt;Miller, G&lt;/author&gt;&lt;/secondary-authors&gt;&lt;/contributors&gt;&lt;titles&gt;&lt;title&gt;Bureaucracy&lt;/title&gt;&lt;secondary-title&gt;The Sociology of Organization&lt;/secondary-title&gt;&lt;/titles&gt;&lt;pages&gt;7-36&lt;/pages&gt;&lt;dates&gt;&lt;year&gt;1981&lt;/year&gt;&lt;/dates&gt;&lt;pub-location&gt;New York&lt;/pub-location&gt;&lt;publisher&gt;Free Press&lt;/publisher&gt;&lt;label&gt;Artikkel nr 191 (eiga katalogisering)&lt;/label&gt;&lt;urls&gt;&lt;/urls&gt;&lt;/record&gt;&lt;/Cite&gt;&lt;/EndNote&gt;</w:instrText>
      </w:r>
      <w:r w:rsidR="00B475B8">
        <w:fldChar w:fldCharType="separate"/>
      </w:r>
      <w:r>
        <w:rPr>
          <w:noProof/>
        </w:rPr>
        <w:t>(</w:t>
      </w:r>
      <w:hyperlink w:anchor="_ENREF_50" w:tooltip="Weber, 1981 #825" w:history="1">
        <w:r w:rsidR="00337D20">
          <w:rPr>
            <w:noProof/>
          </w:rPr>
          <w:t>Weber 1981</w:t>
        </w:r>
      </w:hyperlink>
      <w:r>
        <w:rPr>
          <w:noProof/>
        </w:rPr>
        <w:t>)</w:t>
      </w:r>
      <w:r w:rsidR="00B475B8">
        <w:fldChar w:fldCharType="end"/>
      </w:r>
      <w:r>
        <w:t xml:space="preserve"> - without any direct contact with applicants </w:t>
      </w:r>
      <w:r w:rsidR="008205A0">
        <w:t>or</w:t>
      </w:r>
      <w:r>
        <w:t xml:space="preserve"> the public. Moreover, the Directorate is more focused on control and restriction than for example the welfare bureaucracies that provide assistance and benefits.</w:t>
      </w:r>
    </w:p>
    <w:p w:rsidR="007041F3" w:rsidRPr="009D594D" w:rsidRDefault="007041F3" w:rsidP="002D5107">
      <w:pPr>
        <w:spacing w:line="480" w:lineRule="auto"/>
        <w:ind w:firstLine="708"/>
        <w:jc w:val="both"/>
        <w:rPr>
          <w:lang w:val="en-US"/>
        </w:rPr>
      </w:pPr>
      <w:r>
        <w:t>The Family Immigration Area of the Norwegian Directorate of Immigration is a valuable site for an analysis of</w:t>
      </w:r>
      <w:r w:rsidRPr="003557CF">
        <w:t xml:space="preserve"> bureaucracy, ethics, emotion and rationality</w:t>
      </w:r>
      <w:r>
        <w:t xml:space="preserve"> for several reasons</w:t>
      </w:r>
      <w:r w:rsidRPr="003557CF">
        <w:t xml:space="preserve">. </w:t>
      </w:r>
      <w:r>
        <w:t xml:space="preserve">First, regulating and restricting access to family relationships is politically and ethically sensitive. It also has emotional and practical consequences for the individuals and families subjected to regulations </w:t>
      </w:r>
      <w:r w:rsidR="00B475B8">
        <w:fldChar w:fldCharType="begin"/>
      </w:r>
      <w:r>
        <w:instrText xml:space="preserve"> ADDIN EN.CITE &lt;EndNote&gt;&lt;Cite&gt;&lt;Author&gt;Eggebø&lt;/Author&gt;&lt;Year&gt;2013&lt;/Year&gt;&lt;RecNum&gt;956&lt;/RecNum&gt;&lt;DisplayText&gt;(Eggebø 2013)&lt;/DisplayText&gt;&lt;record&gt;&lt;rec-number&gt;956&lt;/rec-number&gt;&lt;foreign-keys&gt;&lt;key app="EN" db-id="ws059zw27ea2scepp0hp05al9wv2vpx59xdp"&gt;956&lt;/key&gt;&lt;/foreign-keys&gt;&lt;ref-type name="Journal Article"&gt;17&lt;/ref-type&gt;&lt;contributors&gt;&lt;authors&gt;&lt;author&gt;Eggebø, Helga&lt;/author&gt;&lt;/authors&gt;&lt;/contributors&gt;&lt;titles&gt;&lt;title&gt;A Real Marriage? Applying for Marriage Migration to Norway&lt;/title&gt;&lt;secondary-title&gt;Journal of Ethnic and Migration Studies&lt;/secondary-title&gt;&lt;/titles&gt;&lt;periodical&gt;&lt;full-title&gt;Journal of Ethnic and Migration Studies&lt;/full-title&gt;&lt;/periodical&gt;&lt;volume&gt;Forthcoming.&lt;/volume&gt;&lt;dates&gt;&lt;year&gt;2013&lt;/year&gt;&lt;/dates&gt;&lt;urls&gt;&lt;/urls&gt;&lt;/record&gt;&lt;/Cite&gt;&lt;/EndNote&gt;</w:instrText>
      </w:r>
      <w:r w:rsidR="00B475B8">
        <w:fldChar w:fldCharType="separate"/>
      </w:r>
      <w:r>
        <w:rPr>
          <w:noProof/>
        </w:rPr>
        <w:t>(</w:t>
      </w:r>
      <w:hyperlink w:anchor="_ENREF_17" w:tooltip="Eggebø, 2013 #956" w:history="1">
        <w:r w:rsidR="00337D20">
          <w:rPr>
            <w:noProof/>
          </w:rPr>
          <w:t>Eggebø 2013</w:t>
        </w:r>
      </w:hyperlink>
      <w:r>
        <w:rPr>
          <w:noProof/>
        </w:rPr>
        <w:t>)</w:t>
      </w:r>
      <w:r w:rsidR="00B475B8">
        <w:fldChar w:fldCharType="end"/>
      </w:r>
      <w:r>
        <w:t>. Secondly, immigration law designates rights and privileges to citizens that non-citizens by definition do not have. Taking the principle of u</w:t>
      </w:r>
      <w:r w:rsidRPr="003557CF">
        <w:t xml:space="preserve">niversal human rights </w:t>
      </w:r>
      <w:r>
        <w:t>as a point of departure</w:t>
      </w:r>
      <w:r w:rsidRPr="003557CF">
        <w:t xml:space="preserve">, national </w:t>
      </w:r>
      <w:r>
        <w:t>citizenship</w:t>
      </w:r>
      <w:r w:rsidRPr="003557CF">
        <w:t xml:space="preserve"> </w:t>
      </w:r>
      <w:r>
        <w:t xml:space="preserve">and global inequality raise some serious concerns with regard to ethics and justice </w:t>
      </w:r>
      <w:r w:rsidR="00B475B8">
        <w:fldChar w:fldCharType="begin"/>
      </w:r>
      <w:r w:rsidR="00E61AB7">
        <w:instrText xml:space="preserve"> ADDIN EN.CITE &lt;EndNote&gt;&lt;Cite&gt;&lt;Author&gt;Elias&lt;/Author&gt;&lt;Year&gt;1994&lt;/Year&gt;&lt;RecNum&gt;960&lt;/RecNum&gt;&lt;Prefix&gt;e.g. &lt;/Prefix&gt;&lt;DisplayText&gt;(e.g. Elias and Habermas 1994; Nash 2009)&lt;/DisplayText&gt;&lt;record&gt;&lt;rec-number&gt;960&lt;/rec-number&gt;&lt;foreign-keys&gt;&lt;key app="EN" db-id="ws059zw27ea2scepp0hp05al9wv2vpx59xdp"&gt;960&lt;/key&gt;&lt;/foreign-keys&gt;&lt;ref-type name="Book"&gt;6&lt;/ref-type&gt;&lt;contributors&gt;&lt;authors&gt;&lt;author&gt;Elias, Norbert&lt;/author&gt;&lt;author&gt;Habermas, Jürgen&lt;/author&gt;&lt;/authors&gt;&lt;/contributors&gt;&lt;titles&gt;&lt;title&gt;Nasjonalisme og nasjonal identitet&lt;/title&gt;&lt;/titles&gt;&lt;pages&gt;96 s.&lt;/pages&gt;&lt;keywords&gt;&lt;keyword&gt;Nasjonal identitet&lt;/keyword&gt;&lt;keyword&gt;Nasjonalisme&lt;/keyword&gt;&lt;keyword&gt;Nasjonalstater&lt;/keyword&gt;&lt;keyword&gt;nasjonalkjensle&lt;/keyword&gt;&lt;keyword&gt;politikk&lt;/keyword&gt;&lt;keyword&gt;nasjonal-identitet&lt;/keyword&gt;&lt;keyword&gt;nasjonal&lt;/keyword&gt;&lt;keyword&gt;identitet&lt;/keyword&gt;&lt;keyword&gt;politisk&lt;/keyword&gt;&lt;keyword&gt;ideologi&lt;/keyword&gt;&lt;keyword&gt;fedrelandskjærlighet&lt;/keyword&gt;&lt;/keywords&gt;&lt;dates&gt;&lt;year&gt;1994&lt;/year&gt;&lt;/dates&gt;&lt;pub-location&gt;Oslo&lt;/pub-location&gt;&lt;publisher&gt;Cappelen akademisk forlag&lt;/publisher&gt;&lt;urls&gt;&lt;/urls&gt;&lt;/record&gt;&lt;/Cite&gt;&lt;Cite&gt;&lt;Author&gt;Nash&lt;/Author&gt;&lt;Year&gt;2009&lt;/Year&gt;&lt;RecNum&gt;546&lt;/RecNum&gt;&lt;record&gt;&lt;rec-number&gt;546&lt;/rec-number&gt;&lt;foreign-keys&gt;&lt;key app="EN" db-id="ws059zw27ea2scepp0hp05al9wv2vpx59xdp"&gt;546&lt;/key&gt;&lt;/foreign-keys&gt;&lt;ref-type name="Journal Article"&gt;17&lt;/ref-type&gt;&lt;contributors&gt;&lt;authors&gt;&lt;author&gt;Nash, Kate&lt;/author&gt;&lt;/authors&gt;&lt;/contributors&gt;&lt;titles&gt;&lt;title&gt;Between Citizenship and Human Rights&lt;/title&gt;&lt;secondary-title&gt;Sociology&lt;/secondary-title&gt;&lt;/titles&gt;&lt;periodical&gt;&lt;full-title&gt;Sociology&lt;/full-title&gt;&lt;/periodical&gt;&lt;pages&gt;1067-1083&lt;/pages&gt;&lt;volume&gt;43&lt;/volume&gt;&lt;number&gt;6&lt;/number&gt;&lt;dates&gt;&lt;year&gt;2009&lt;/year&gt;&lt;pub-dates&gt;&lt;date&gt;December 1, 2009&lt;/date&gt;&lt;/pub-dates&gt;&lt;/dates&gt;&lt;label&gt;Artikkel nr 89 (eiga katalogisering)&lt;/label&gt;&lt;urls&gt;&lt;related-urls&gt;&lt;url&gt;http://soc.sagepub.com/cgi/content/abstract/43/6/1067&lt;/url&gt;&lt;/related-urls&gt;&lt;/urls&gt;&lt;electronic-resource-num&gt;10.1177/0038038509345702&lt;/electronic-resource-num&gt;&lt;/record&gt;&lt;/Cite&gt;&lt;/EndNote&gt;</w:instrText>
      </w:r>
      <w:r w:rsidR="00B475B8">
        <w:fldChar w:fldCharType="separate"/>
      </w:r>
      <w:r w:rsidR="00E61AB7">
        <w:rPr>
          <w:noProof/>
        </w:rPr>
        <w:t xml:space="preserve">(e.g. </w:t>
      </w:r>
      <w:hyperlink w:anchor="_ENREF_18" w:tooltip="Elias, 1994 #960" w:history="1">
        <w:r w:rsidR="00337D20">
          <w:rPr>
            <w:noProof/>
          </w:rPr>
          <w:t>Elias and Habermas 1994</w:t>
        </w:r>
      </w:hyperlink>
      <w:r w:rsidR="00E61AB7">
        <w:rPr>
          <w:noProof/>
        </w:rPr>
        <w:t xml:space="preserve">; </w:t>
      </w:r>
      <w:hyperlink w:anchor="_ENREF_39" w:tooltip="Nash, 2009 #546" w:history="1">
        <w:r w:rsidR="00337D20">
          <w:rPr>
            <w:noProof/>
          </w:rPr>
          <w:t>Nash 2009</w:t>
        </w:r>
      </w:hyperlink>
      <w:r w:rsidR="00E61AB7">
        <w:rPr>
          <w:noProof/>
        </w:rPr>
        <w:t>)</w:t>
      </w:r>
      <w:r w:rsidR="00B475B8">
        <w:fldChar w:fldCharType="end"/>
      </w:r>
      <w:r>
        <w:t>.</w:t>
      </w:r>
      <w:r w:rsidRPr="003557CF">
        <w:t xml:space="preserve"> </w:t>
      </w:r>
      <w:r w:rsidR="00E61AB7">
        <w:t>Thirdly</w:t>
      </w:r>
      <w:r>
        <w:t>,</w:t>
      </w:r>
      <w:r w:rsidRPr="003557CF">
        <w:t xml:space="preserve"> </w:t>
      </w:r>
      <w:r>
        <w:t>t</w:t>
      </w:r>
      <w:r w:rsidRPr="003557CF">
        <w:t xml:space="preserve">he </w:t>
      </w:r>
      <w:r>
        <w:t>Directorate</w:t>
      </w:r>
      <w:r w:rsidRPr="003557CF">
        <w:t xml:space="preserve"> </w:t>
      </w:r>
      <w:r>
        <w:t>has been much criticised in</w:t>
      </w:r>
      <w:r w:rsidRPr="003557CF">
        <w:t xml:space="preserve"> Norwegian public debate</w:t>
      </w:r>
      <w:r>
        <w:t xml:space="preserve">s for making inhuman and immoral decisions </w:t>
      </w:r>
      <w:r w:rsidR="00B475B8">
        <w:fldChar w:fldCharType="begin">
          <w:fldData xml:space="preserve">PEVuZE5vdGU+PENpdGU+PEF1dGhvcj5GdWdsZXJ1ZDwvQXV0aG9yPjxZZWFyPjIwMDM8L1llYXI+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</w:fldData>
        </w:fldChar>
      </w:r>
      <w:r>
        <w:instrText xml:space="preserve"> ADDIN EN.CITE </w:instrText>
      </w:r>
      <w:r w:rsidR="00B475B8">
        <w:fldChar w:fldCharType="begin">
          <w:fldData xml:space="preserve">PEVuZE5vdGU+PENpdGU+PEF1dGhvcj5GdWdsZXJ1ZDwvQXV0aG9yPjxZZWFyPjIwMDM8L1llYXI+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</w:fldData>
        </w:fldChar>
      </w:r>
      <w:r>
        <w:instrText xml:space="preserve"> ADDIN EN.CITE.DATA </w:instrText>
      </w:r>
      <w:r w:rsidR="00B475B8">
        <w:fldChar w:fldCharType="end"/>
      </w:r>
      <w:r w:rsidR="00B475B8">
        <w:fldChar w:fldCharType="separate"/>
      </w:r>
      <w:r>
        <w:rPr>
          <w:noProof/>
        </w:rPr>
        <w:t>(</w:t>
      </w:r>
      <w:hyperlink w:anchor="_ENREF_22" w:tooltip="Fuglerud, 2003 #453" w:history="1">
        <w:r w:rsidR="00337D20">
          <w:rPr>
            <w:noProof/>
          </w:rPr>
          <w:t>Fuglerud 2003</w:t>
        </w:r>
      </w:hyperlink>
      <w:r>
        <w:rPr>
          <w:noProof/>
        </w:rPr>
        <w:t xml:space="preserve">; </w:t>
      </w:r>
      <w:hyperlink w:anchor="_ENREF_25" w:tooltip="Gudbrandsen, 2011 #954" w:history="1">
        <w:r w:rsidR="00337D20">
          <w:rPr>
            <w:noProof/>
          </w:rPr>
          <w:t>Gudbrandsen 2011</w:t>
        </w:r>
      </w:hyperlink>
      <w:r>
        <w:rPr>
          <w:noProof/>
        </w:rPr>
        <w:t>)</w:t>
      </w:r>
      <w:r w:rsidR="00B475B8">
        <w:fldChar w:fldCharType="end"/>
      </w:r>
      <w:r>
        <w:t xml:space="preserve">. Consequently, I argue that </w:t>
      </w:r>
      <w:r w:rsidRPr="003557CF">
        <w:t xml:space="preserve">immigration </w:t>
      </w:r>
      <w:r>
        <w:t>administration</w:t>
      </w:r>
      <w:r w:rsidRPr="003557CF">
        <w:t xml:space="preserve"> is a context where bureaucrats are</w:t>
      </w:r>
      <w:r>
        <w:t xml:space="preserve"> </w:t>
      </w:r>
      <w:r w:rsidRPr="003557CF">
        <w:t>challenged as ethical beings</w:t>
      </w:r>
      <w:r>
        <w:t>, perhaps more so than in other bureaucratic organisations.</w:t>
      </w:r>
    </w:p>
    <w:p w:rsidR="007041F3" w:rsidRPr="00CA7259" w:rsidRDefault="00E61AB7" w:rsidP="00CA7259">
      <w:pPr>
        <w:pStyle w:val="Brdtekst1"/>
        <w:spacing w:line="480" w:lineRule="auto"/>
        <w:ind w:firstLine="720"/>
        <w:jc w:val="both"/>
        <w:rPr>
          <w:highlight w:val="yellow"/>
        </w:rPr>
      </w:pPr>
      <w:r>
        <w:t>The article proceeds as follows</w:t>
      </w:r>
      <w:r w:rsidR="007041F3">
        <w:t>: First</w:t>
      </w:r>
      <w:r w:rsidR="00353EF8">
        <w:t>ly</w:t>
      </w:r>
      <w:r w:rsidR="007041F3">
        <w:t xml:space="preserve">, I </w:t>
      </w:r>
      <w:r w:rsidR="00353EF8">
        <w:t xml:space="preserve">present my theoretical framework as well as a </w:t>
      </w:r>
      <w:r w:rsidR="006E6D7F">
        <w:t xml:space="preserve">brief </w:t>
      </w:r>
      <w:r w:rsidR="00353EF8">
        <w:t>literature review</w:t>
      </w:r>
      <w:r w:rsidR="007041F3" w:rsidRPr="000108D0">
        <w:t>.</w:t>
      </w:r>
      <w:r w:rsidR="007041F3">
        <w:t xml:space="preserve"> </w:t>
      </w:r>
      <w:r w:rsidR="00353EF8">
        <w:t xml:space="preserve">Secondly, </w:t>
      </w:r>
      <w:r w:rsidR="007041F3">
        <w:t xml:space="preserve">I introduce the Directorate of Immigration and discuss my methodologies. </w:t>
      </w:r>
      <w:r w:rsidR="00353EF8">
        <w:t xml:space="preserve">Thirdly, the data is analysed. Here,  I </w:t>
      </w:r>
      <w:r w:rsidR="007041F3">
        <w:t>describes the presence of emotions in t</w:t>
      </w:r>
      <w:r w:rsidR="00353EF8">
        <w:t>he individual bureaucrats’ jobs,</w:t>
      </w:r>
      <w:r w:rsidR="007041F3">
        <w:t xml:space="preserve"> ana</w:t>
      </w:r>
      <w:r w:rsidR="00353EF8">
        <w:t>lyse</w:t>
      </w:r>
      <w:r w:rsidR="007041F3">
        <w:t xml:space="preserve"> the collective management of emotion withi</w:t>
      </w:r>
      <w:r w:rsidR="00353EF8">
        <w:t>n the bureaucratic organisation and</w:t>
      </w:r>
      <w:r w:rsidR="007041F3">
        <w:t xml:space="preserve"> </w:t>
      </w:r>
      <w:r w:rsidR="00353EF8">
        <w:t>show</w:t>
      </w:r>
      <w:r w:rsidR="007041F3">
        <w:t xml:space="preserve"> how the socio-cultural context influences emotional management and ethical reflections in the immigration administration.</w:t>
      </w:r>
      <w:r w:rsidR="007041F3">
        <w:rPr>
          <w:rStyle w:val="EndnoteReference"/>
        </w:rPr>
        <w:endnoteReference w:id="2"/>
      </w:r>
      <w:r w:rsidR="007041F3">
        <w:t xml:space="preserve"> In conclusion, </w:t>
      </w:r>
      <w:r w:rsidR="007041F3" w:rsidRPr="00DA0E87">
        <w:t>I argue</w:t>
      </w:r>
      <w:r w:rsidR="007041F3">
        <w:t xml:space="preserve"> that emotions have an ambiguous status in immigration administration and that the </w:t>
      </w:r>
      <w:r w:rsidR="007041F3" w:rsidRPr="00CA7259">
        <w:rPr>
          <w:lang w:val="en-US"/>
        </w:rPr>
        <w:t xml:space="preserve">insights from </w:t>
      </w:r>
      <w:r w:rsidR="007041F3">
        <w:rPr>
          <w:lang w:val="en-US"/>
        </w:rPr>
        <w:t>this empirical investigation</w:t>
      </w:r>
      <w:r w:rsidR="007041F3" w:rsidRPr="009D594D">
        <w:rPr>
          <w:lang w:val="en-US"/>
        </w:rPr>
        <w:t xml:space="preserve"> of emotion</w:t>
      </w:r>
      <w:r w:rsidR="007041F3">
        <w:rPr>
          <w:lang w:val="en-US"/>
        </w:rPr>
        <w:t xml:space="preserve">s provide a contribution to general </w:t>
      </w:r>
      <w:r w:rsidR="007041F3" w:rsidRPr="009D594D">
        <w:rPr>
          <w:lang w:val="en-US"/>
        </w:rPr>
        <w:t>sociological debate</w:t>
      </w:r>
      <w:r w:rsidR="007041F3">
        <w:rPr>
          <w:lang w:val="en-US"/>
        </w:rPr>
        <w:t>s</w:t>
      </w:r>
      <w:r w:rsidR="007041F3" w:rsidRPr="009D594D">
        <w:rPr>
          <w:lang w:val="en-US"/>
        </w:rPr>
        <w:t xml:space="preserve"> </w:t>
      </w:r>
      <w:r w:rsidR="007041F3">
        <w:rPr>
          <w:lang w:val="en-US"/>
        </w:rPr>
        <w:t>about bureaucracy, ethics, emotions and rationality.</w:t>
      </w:r>
    </w:p>
    <w:p w:rsidR="007041F3" w:rsidRDefault="007041F3" w:rsidP="002D5107">
      <w:pPr>
        <w:pStyle w:val="Heading2"/>
        <w:jc w:val="both"/>
      </w:pPr>
      <w:r>
        <w:t>Ethics, emotions and bureaucratic organisations</w:t>
      </w:r>
    </w:p>
    <w:p w:rsidR="007041F3" w:rsidRDefault="007041F3" w:rsidP="002D5107">
      <w:pPr>
        <w:pStyle w:val="Brdtekst1"/>
        <w:spacing w:line="480" w:lineRule="auto"/>
        <w:jc w:val="both"/>
      </w:pPr>
      <w:r>
        <w:t xml:space="preserve">According </w:t>
      </w:r>
      <w:r w:rsidR="00AF4BA3">
        <w:t xml:space="preserve">to </w:t>
      </w:r>
      <w:r w:rsidRPr="00DB2D94">
        <w:t>Bauman</w:t>
      </w:r>
      <w:r>
        <w:t xml:space="preserve"> </w:t>
      </w:r>
      <w:r w:rsidR="00B475B8">
        <w:fldChar w:fldCharType="begin">
          <w:fldData xml:space="preserve">PEVuZE5vdGU+PENpdGUgRXhjbHVkZUF1dGg9IjEiPjxBdXRob3I+QmF1bWFuPC9BdXRob3I+PFll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</w:fldData>
        </w:fldChar>
      </w:r>
      <w:r>
        <w:instrText xml:space="preserve"> ADDIN EN.CITE </w:instrText>
      </w:r>
      <w:r w:rsidR="00B475B8">
        <w:fldChar w:fldCharType="begin">
          <w:fldData xml:space="preserve">PEVuZE5vdGU+PENpdGUgRXhjbHVkZUF1dGg9IjEiPjxBdXRob3I+QmF1bWFuPC9BdXRob3I+PFll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</w:fldData>
        </w:fldChar>
      </w:r>
      <w:r>
        <w:instrText xml:space="preserve"> ADDIN EN.CITE.DATA </w:instrText>
      </w:r>
      <w:r w:rsidR="00B475B8">
        <w:fldChar w:fldCharType="end"/>
      </w:r>
      <w:r w:rsidR="00B475B8">
        <w:fldChar w:fldCharType="separate"/>
      </w:r>
      <w:r>
        <w:rPr>
          <w:noProof/>
        </w:rPr>
        <w:t>(</w:t>
      </w:r>
      <w:hyperlink w:anchor="_ENREF_5" w:tooltip="Bauman, 1989 #829" w:history="1">
        <w:r w:rsidR="00337D20">
          <w:rPr>
            <w:noProof/>
          </w:rPr>
          <w:t>1989</w:t>
        </w:r>
      </w:hyperlink>
      <w:r>
        <w:rPr>
          <w:noProof/>
        </w:rPr>
        <w:t xml:space="preserve">; </w:t>
      </w:r>
      <w:hyperlink w:anchor="_ENREF_6" w:tooltip="Bauman, 1993 #844" w:history="1">
        <w:r w:rsidR="00337D20">
          <w:rPr>
            <w:noProof/>
          </w:rPr>
          <w:t>1993</w:t>
        </w:r>
      </w:hyperlink>
      <w:r>
        <w:rPr>
          <w:noProof/>
        </w:rPr>
        <w:t>)</w:t>
      </w:r>
      <w:r w:rsidR="00B475B8">
        <w:fldChar w:fldCharType="end"/>
      </w:r>
      <w:r>
        <w:t xml:space="preserve">, bureaucratic rules and formal justice displace moral concerns. In </w:t>
      </w:r>
      <w:r w:rsidRPr="001F1525">
        <w:rPr>
          <w:i/>
        </w:rPr>
        <w:t>Modernity and the Holocaust</w:t>
      </w:r>
      <w:r>
        <w:rPr>
          <w:i/>
        </w:rPr>
        <w:t>,</w:t>
      </w:r>
      <w:r>
        <w:t xml:space="preserve"> he argues that the Holocaust was not a result of ‘the tumult of irrational emotions’, but was rather ‘the organizational achievement of a bureaucratic society’ </w:t>
      </w:r>
      <w:r w:rsidR="00B475B8">
        <w:fldChar w:fldCharType="begin">
          <w:fldData xml:space="preserve">PEVuZE5vdGU+PENpdGU+PEF1dGhvcj5CYXVtYW48L0F1dGhvcj48WWVhcj4xOTg5PC9ZZWFyPjxS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=
</w:fldData>
        </w:fldChar>
      </w:r>
      <w:r>
        <w:instrText xml:space="preserve"> ADDIN EN.CITE </w:instrText>
      </w:r>
      <w:r w:rsidR="00B475B8">
        <w:fldChar w:fldCharType="begin">
          <w:fldData xml:space="preserve">PEVuZE5vdGU+PENpdGU+PEF1dGhvcj5CYXVtYW48L0F1dGhvcj48WWVhcj4xOTg5PC9ZZWFyPjxS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=
</w:fldData>
        </w:fldChar>
      </w:r>
      <w:r>
        <w:instrText xml:space="preserve"> ADDIN EN.CITE.DATA </w:instrText>
      </w:r>
      <w:r w:rsidR="00B475B8">
        <w:fldChar w:fldCharType="end"/>
      </w:r>
      <w:r w:rsidR="00B475B8">
        <w:fldChar w:fldCharType="separate"/>
      </w:r>
      <w:r>
        <w:rPr>
          <w:noProof/>
        </w:rPr>
        <w:t>(</w:t>
      </w:r>
      <w:hyperlink w:anchor="_ENREF_5" w:tooltip="Bauman, 1989 #829" w:history="1">
        <w:r w:rsidR="00337D20">
          <w:rPr>
            <w:noProof/>
          </w:rPr>
          <w:t>Bauman 1989: 13</w:t>
        </w:r>
      </w:hyperlink>
      <w:r>
        <w:rPr>
          <w:noProof/>
        </w:rPr>
        <w:t>)</w:t>
      </w:r>
      <w:r w:rsidR="00B475B8">
        <w:fldChar w:fldCharType="end"/>
      </w:r>
      <w:r>
        <w:t>. This argument provides a powerful criticism of bureaucracy as such:</w:t>
      </w:r>
    </w:p>
    <w:p w:rsidR="007041F3" w:rsidRDefault="007041F3" w:rsidP="002D5107">
      <w:pPr>
        <w:pStyle w:val="Sitat"/>
        <w:rPr>
          <w:lang w:val="en-GB"/>
        </w:rPr>
      </w:pPr>
      <w:r>
        <w:rPr>
          <w:lang w:val="en-GB"/>
        </w:rPr>
        <w:t xml:space="preserve">One of the most remarkable features of the bureaucratic system of authority is, however, the shrinking probability that the moral oddity of one's action will ever be discovered, and once discovered, made into a painful moral dilemma. In a bureaucracy, moral concerns of the functionary are drawn back from focusing on the plight of the objects of action. They are forcefully shifted in another direction - the job to be done and the excellence with which it is performed. It does not matter that much how the 'targets' of action fare and feel </w:t>
      </w:r>
      <w:r w:rsidR="00B475B8">
        <w:rPr>
          <w:lang w:val="en-GB"/>
        </w:rPr>
        <w:fldChar w:fldCharType="begin">
          <w:fldData xml:space="preserve">PEVuZE5vdGU+PENpdGU+PEF1dGhvcj5CYXVtYW48L0F1dGhvcj48WWVhcj4xOTg5PC9ZZWFyPjxS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==
</w:fldData>
        </w:fldChar>
      </w:r>
      <w:r>
        <w:rPr>
          <w:lang w:val="en-GB"/>
        </w:rPr>
        <w:instrText xml:space="preserve"> ADDIN EN.CITE </w:instrText>
      </w:r>
      <w:r w:rsidR="00B475B8">
        <w:rPr>
          <w:lang w:val="en-GB"/>
        </w:rPr>
        <w:fldChar w:fldCharType="begin">
          <w:fldData xml:space="preserve">PEVuZE5vdGU+PENpdGU+PEF1dGhvcj5CYXVtYW48L0F1dGhvcj48WWVhcj4xOTg5PC9ZZWFyPjxS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==
</w:fldData>
        </w:fldChar>
      </w:r>
      <w:r>
        <w:rPr>
          <w:lang w:val="en-GB"/>
        </w:rPr>
        <w:instrText xml:space="preserve"> ADDIN EN.CITE.DATA </w:instrText>
      </w:r>
      <w:r w:rsidR="00D233AF" w:rsidRPr="00B475B8">
        <w:rPr>
          <w:lang w:val="en-GB"/>
        </w:rPr>
      </w:r>
      <w:r w:rsidR="00B475B8">
        <w:rPr>
          <w:lang w:val="en-GB"/>
        </w:rPr>
        <w:fldChar w:fldCharType="end"/>
      </w:r>
      <w:r w:rsidR="00D233AF" w:rsidRPr="00B475B8">
        <w:rPr>
          <w:lang w:val="en-GB"/>
        </w:rPr>
      </w:r>
      <w:r w:rsidR="00B475B8">
        <w:rPr>
          <w:lang w:val="en-GB"/>
        </w:rPr>
        <w:fldChar w:fldCharType="separate"/>
      </w:r>
      <w:r>
        <w:rPr>
          <w:noProof/>
          <w:lang w:val="en-GB"/>
        </w:rPr>
        <w:t>(</w:t>
      </w:r>
      <w:hyperlink w:anchor="_ENREF_5" w:tooltip="Bauman, 1989 #829" w:history="1">
        <w:r w:rsidR="00337D20">
          <w:rPr>
            <w:noProof/>
            <w:lang w:val="en-GB"/>
          </w:rPr>
          <w:t>Bauman 1989: 159</w:t>
        </w:r>
      </w:hyperlink>
      <w:r>
        <w:rPr>
          <w:noProof/>
          <w:lang w:val="en-GB"/>
        </w:rPr>
        <w:t>)</w:t>
      </w:r>
      <w:r w:rsidR="00B475B8">
        <w:rPr>
          <w:lang w:val="en-GB"/>
        </w:rPr>
        <w:fldChar w:fldCharType="end"/>
      </w:r>
      <w:r>
        <w:rPr>
          <w:lang w:val="en-GB"/>
        </w:rPr>
        <w:t>.</w:t>
      </w:r>
    </w:p>
    <w:p w:rsidR="007041F3" w:rsidRDefault="00AF4BA3" w:rsidP="002D5107">
      <w:pPr>
        <w:pStyle w:val="Brdtekst1"/>
        <w:spacing w:line="480" w:lineRule="auto"/>
        <w:jc w:val="both"/>
      </w:pPr>
      <w:r>
        <w:t>M</w:t>
      </w:r>
      <w:r w:rsidRPr="00E15F4D">
        <w:t>orality is a non-rational phenomenon not to be found in organisations and institutions</w:t>
      </w:r>
      <w:r>
        <w:t>. D</w:t>
      </w:r>
      <w:r w:rsidR="007041F3" w:rsidRPr="00E15F4D">
        <w:t>epersonalised bureaucratic systems are independent of feelings and personal commitments and displace moral concerns and dilemmas</w:t>
      </w:r>
      <w:r w:rsidR="007041F3">
        <w:t>. Bauman</w:t>
      </w:r>
      <w:r w:rsidR="007041F3" w:rsidRPr="00E15F4D">
        <w:t xml:space="preserve"> develops a person-oriented ethics</w:t>
      </w:r>
      <w:r w:rsidR="007041F3">
        <w:t>, arguing</w:t>
      </w:r>
      <w:r w:rsidR="007041F3" w:rsidRPr="00E15F4D">
        <w:t xml:space="preserve"> that morals are inext</w:t>
      </w:r>
      <w:r w:rsidR="007041F3">
        <w:t>ricably tied to human proximity,</w:t>
      </w:r>
      <w:r w:rsidR="007041F3" w:rsidRPr="00E15F4D">
        <w:t xml:space="preserve"> moral impulse and responsibility for the Other </w:t>
      </w:r>
      <w:r w:rsidR="00B475B8" w:rsidRPr="00E15F4D">
        <w:fldChar w:fldCharType="begin">
          <w:fldData xml:space="preserve">PEVuZE5vdGU+PENpdGU+PEF1dGhvcj5CYXVtYW48L0F1dGhvcj48WWVhcj4xOTg5PC9ZZWFyPjxS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=
</w:fldData>
        </w:fldChar>
      </w:r>
      <w:r w:rsidR="007041F3" w:rsidRPr="00E15F4D">
        <w:instrText xml:space="preserve"> ADDIN EN.CITE </w:instrText>
      </w:r>
      <w:r w:rsidR="00B475B8" w:rsidRPr="00E15F4D">
        <w:fldChar w:fldCharType="begin">
          <w:fldData xml:space="preserve">PEVuZE5vdGU+PENpdGU+PEF1dGhvcj5CYXVtYW48L0F1dGhvcj48WWVhcj4xOTg5PC9ZZWFyPjxS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=
</w:fldData>
        </w:fldChar>
      </w:r>
      <w:r w:rsidR="007041F3" w:rsidRPr="00E15F4D">
        <w:instrText xml:space="preserve"> ADDIN EN.CITE.DATA </w:instrText>
      </w:r>
      <w:r w:rsidR="00B475B8" w:rsidRPr="00E15F4D">
        <w:fldChar w:fldCharType="end"/>
      </w:r>
      <w:r w:rsidR="00B475B8" w:rsidRPr="00E15F4D">
        <w:fldChar w:fldCharType="separate"/>
      </w:r>
      <w:r w:rsidR="007041F3" w:rsidRPr="00E15F4D">
        <w:rPr>
          <w:noProof/>
        </w:rPr>
        <w:t>(</w:t>
      </w:r>
      <w:hyperlink w:anchor="_ENREF_5" w:tooltip="Bauman, 1989 #829" w:history="1">
        <w:r w:rsidR="00337D20" w:rsidRPr="00E15F4D">
          <w:rPr>
            <w:noProof/>
          </w:rPr>
          <w:t>Bauman 1989: 189-192</w:t>
        </w:r>
      </w:hyperlink>
      <w:r w:rsidR="007041F3" w:rsidRPr="00E15F4D">
        <w:rPr>
          <w:noProof/>
        </w:rPr>
        <w:t xml:space="preserve">; </w:t>
      </w:r>
      <w:hyperlink w:anchor="_ENREF_6" w:tooltip="Bauman, 1993 #844" w:history="1">
        <w:r w:rsidR="00337D20" w:rsidRPr="00E15F4D">
          <w:rPr>
            <w:noProof/>
          </w:rPr>
          <w:t>1993</w:t>
        </w:r>
      </w:hyperlink>
      <w:r w:rsidR="007041F3" w:rsidRPr="00E15F4D">
        <w:rPr>
          <w:noProof/>
        </w:rPr>
        <w:t>)</w:t>
      </w:r>
      <w:r w:rsidR="00B475B8" w:rsidRPr="00E15F4D">
        <w:fldChar w:fldCharType="end"/>
      </w:r>
      <w:r w:rsidR="007041F3" w:rsidRPr="00E15F4D">
        <w:t>.</w:t>
      </w:r>
    </w:p>
    <w:p w:rsidR="007041F3" w:rsidRDefault="007041F3" w:rsidP="00916819">
      <w:pPr>
        <w:pStyle w:val="Brdtekst1"/>
        <w:spacing w:line="480" w:lineRule="auto"/>
        <w:ind w:firstLine="720"/>
        <w:jc w:val="both"/>
      </w:pPr>
      <w:r w:rsidRPr="00CE797F">
        <w:t xml:space="preserve">According </w:t>
      </w:r>
      <w:r>
        <w:t>to d</w:t>
      </w:r>
      <w:r w:rsidRPr="00CE797F">
        <w:t>u</w:t>
      </w:r>
      <w:r>
        <w:t xml:space="preserve"> </w:t>
      </w:r>
      <w:r w:rsidRPr="00CE797F">
        <w:t xml:space="preserve">Gay </w:t>
      </w:r>
      <w:r w:rsidR="00B475B8">
        <w:fldChar w:fldCharType="begin">
          <w:fldData xml:space="preserve">PEVuZE5vdGU+PENpdGUgRXhjbHVkZUF1dGg9IjEiPjxBdXRob3I+ZHUgR2F5PC9BdXRob3I+PFll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</w:fldData>
        </w:fldChar>
      </w:r>
      <w:r w:rsidR="00E61AB7">
        <w:instrText xml:space="preserve"> ADDIN EN.CITE </w:instrText>
      </w:r>
      <w:r w:rsidR="00B475B8">
        <w:fldChar w:fldCharType="begin">
          <w:fldData xml:space="preserve">PEVuZE5vdGU+PENpdGUgRXhjbHVkZUF1dGg9IjEiPjxBdXRob3I+ZHUgR2F5PC9BdXRob3I+PFll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</w:fldData>
        </w:fldChar>
      </w:r>
      <w:r w:rsidR="00E61AB7">
        <w:instrText xml:space="preserve"> ADDIN EN.CITE.DATA </w:instrText>
      </w:r>
      <w:r w:rsidR="00B475B8">
        <w:fldChar w:fldCharType="end"/>
      </w:r>
      <w:r w:rsidR="00B475B8">
        <w:fldChar w:fldCharType="separate"/>
      </w:r>
      <w:r>
        <w:rPr>
          <w:noProof/>
        </w:rPr>
        <w:t>(</w:t>
      </w:r>
      <w:hyperlink w:anchor="_ENREF_11" w:tooltip="du Gay, 2000 #923" w:history="1">
        <w:r w:rsidR="00337D20">
          <w:rPr>
            <w:noProof/>
          </w:rPr>
          <w:t>2000</w:t>
        </w:r>
      </w:hyperlink>
      <w:r>
        <w:rPr>
          <w:noProof/>
        </w:rPr>
        <w:t>)</w:t>
      </w:r>
      <w:r w:rsidR="00B475B8">
        <w:fldChar w:fldCharType="end"/>
      </w:r>
      <w:r w:rsidRPr="00CE797F">
        <w:t xml:space="preserve">, Bauman’s charges against modern bureaucracy </w:t>
      </w:r>
      <w:r>
        <w:t>correspond</w:t>
      </w:r>
      <w:r w:rsidRPr="00CE797F">
        <w:t xml:space="preserve"> </w:t>
      </w:r>
      <w:r>
        <w:t>with</w:t>
      </w:r>
      <w:r w:rsidRPr="00CE797F">
        <w:t xml:space="preserve"> </w:t>
      </w:r>
      <w:r>
        <w:t xml:space="preserve">a </w:t>
      </w:r>
      <w:r w:rsidRPr="00CE797F">
        <w:t xml:space="preserve">widespread popular criticism </w:t>
      </w:r>
      <w:r>
        <w:t xml:space="preserve">in which </w:t>
      </w:r>
      <w:r w:rsidRPr="00CE797F">
        <w:t xml:space="preserve">bureaucratic conduct is represented </w:t>
      </w:r>
      <w:r>
        <w:t>as inherently unethical</w:t>
      </w:r>
      <w:r w:rsidRPr="00CE797F">
        <w:t xml:space="preserve"> </w:t>
      </w:r>
      <w:r w:rsidR="00B475B8">
        <w:fldChar w:fldCharType="begin">
          <w:fldData xml:space="preserve">PEVuZE5vdGU+PENpdGU+PEF1dGhvcj5kdSBHYXk8L0F1dGhvcj48WWVhcj4yMDAwPC9ZZWFyPjxS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</w:fldData>
        </w:fldChar>
      </w:r>
      <w:r w:rsidR="00E61AB7">
        <w:instrText xml:space="preserve"> ADDIN EN.CITE </w:instrText>
      </w:r>
      <w:r w:rsidR="00B475B8">
        <w:fldChar w:fldCharType="begin">
          <w:fldData xml:space="preserve">PEVuZE5vdGU+PENpdGU+PEF1dGhvcj5kdSBHYXk8L0F1dGhvcj48WWVhcj4yMDAwPC9ZZWFyPjxS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</w:fldData>
        </w:fldChar>
      </w:r>
      <w:r w:rsidR="00E61AB7">
        <w:instrText xml:space="preserve"> ADDIN EN.CITE.DATA </w:instrText>
      </w:r>
      <w:r w:rsidR="00B475B8">
        <w:fldChar w:fldCharType="end"/>
      </w:r>
      <w:r w:rsidR="00B475B8">
        <w:fldChar w:fldCharType="separate"/>
      </w:r>
      <w:r>
        <w:rPr>
          <w:noProof/>
        </w:rPr>
        <w:t>(</w:t>
      </w:r>
      <w:hyperlink w:anchor="_ENREF_11" w:tooltip="du Gay, 2000 #923" w:history="1">
        <w:r w:rsidR="00337D20">
          <w:rPr>
            <w:noProof/>
          </w:rPr>
          <w:t>du Gay 2000: ix</w:t>
        </w:r>
      </w:hyperlink>
      <w:r>
        <w:rPr>
          <w:noProof/>
        </w:rPr>
        <w:t>)</w:t>
      </w:r>
      <w:r w:rsidR="00B475B8">
        <w:fldChar w:fldCharType="end"/>
      </w:r>
      <w:r w:rsidRPr="00CE797F">
        <w:t xml:space="preserve">. </w:t>
      </w:r>
      <w:r>
        <w:t xml:space="preserve">He </w:t>
      </w:r>
      <w:r w:rsidRPr="00CE797F">
        <w:t>argues that</w:t>
      </w:r>
      <w:r>
        <w:t xml:space="preserve"> </w:t>
      </w:r>
      <w:r w:rsidRPr="00CE797F">
        <w:t>Bauman romanticises emotion</w:t>
      </w:r>
      <w:r>
        <w:t>s</w:t>
      </w:r>
      <w:r w:rsidRPr="00CE797F">
        <w:t xml:space="preserve"> </w:t>
      </w:r>
      <w:r>
        <w:t>and personal bonds</w:t>
      </w:r>
      <w:r w:rsidRPr="00067683">
        <w:t>,</w:t>
      </w:r>
      <w:r>
        <w:t xml:space="preserve"> and</w:t>
      </w:r>
      <w:r w:rsidRPr="00CE797F">
        <w:t xml:space="preserve"> </w:t>
      </w:r>
      <w:r>
        <w:t xml:space="preserve">challenges the view that emotions would represent a better form of judgement. In contrast to Bauman, du Gay claims that bureaucracy has its own ethical code and that ‘practices of formalistic impersonality gave rise to certain substantive ethical goals […] for instance, formal equality, reliability and procedural fairness in the treatment of cases’ </w:t>
      </w:r>
      <w:r w:rsidR="00B475B8">
        <w:fldChar w:fldCharType="begin"/>
      </w:r>
      <w:r>
        <w:instrText xml:space="preserve"> ADDIN EN.CITE &lt;EndNote&gt;&lt;Cite&gt;&lt;Author&gt;du Gay&lt;/Author&gt;&lt;Year&gt;2008&lt;/Year&gt;&lt;RecNum&gt;934&lt;/RecNum&gt;&lt;Pages&gt;338&lt;/Pages&gt;&lt;DisplayText&gt;(du Gay 2008: 338)&lt;/DisplayText&gt;&lt;record&gt;&lt;rec-number&gt;934&lt;/rec-number&gt;&lt;foreign-keys&gt;&lt;key app="EN" db-id="ws059zw27ea2scepp0hp05al9wv2vpx59xdp"&gt;934&lt;/key&gt;&lt;/foreign-keys&gt;&lt;ref-type name="Journal Article"&gt;17&lt;/ref-type&gt;&lt;contributors&gt;&lt;authors&gt;&lt;author&gt;du Gay, Paul&lt;/author&gt;&lt;/authors&gt;&lt;/contributors&gt;&lt;titles&gt;&lt;title&gt;&amp;quot;Without Affection or Enthusiasm&amp;quot; Problems of Involvement and Attachment in &amp;quot;Responsive&amp;quot; Public Management&lt;/title&gt;&lt;secondary-title&gt;Organization&lt;/secondary-title&gt;&lt;/titles&gt;&lt;periodical&gt;&lt;full-title&gt;Organization&lt;/full-title&gt;&lt;/periodical&gt;&lt;pages&gt;335-353&lt;/pages&gt;&lt;volume&gt;15&lt;/volume&gt;&lt;number&gt;3&lt;/number&gt;&lt;dates&gt;&lt;year&gt;2008&lt;/year&gt;&lt;pub-dates&gt;&lt;date&gt;May 1, 2008&lt;/date&gt;&lt;/pub-dates&gt;&lt;/dates&gt;&lt;label&gt;Artikkel nr 252 (eiga katalogisering)&lt;/label&gt;&lt;urls&gt;&lt;related-urls&gt;&lt;url&gt;http://org.sagepub.com/content/15/3/335.abstract&lt;/url&gt;&lt;/related-urls&gt;&lt;/urls&gt;&lt;electronic-resource-num&gt;10.1177/1350508408088533&lt;/electronic-resource-num&gt;&lt;/record&gt;&lt;/Cite&gt;&lt;/EndNote&gt;</w:instrText>
      </w:r>
      <w:r w:rsidR="00B475B8">
        <w:fldChar w:fldCharType="separate"/>
      </w:r>
      <w:r>
        <w:rPr>
          <w:noProof/>
        </w:rPr>
        <w:t>(</w:t>
      </w:r>
      <w:hyperlink w:anchor="_ENREF_13" w:tooltip="du Gay, 2008 #934" w:history="1">
        <w:r w:rsidR="00337D20">
          <w:rPr>
            <w:noProof/>
          </w:rPr>
          <w:t>du Gay 2008: 338</w:t>
        </w:r>
      </w:hyperlink>
      <w:r>
        <w:rPr>
          <w:noProof/>
        </w:rPr>
        <w:t>)</w:t>
      </w:r>
      <w:r w:rsidR="00B475B8">
        <w:fldChar w:fldCharType="end"/>
      </w:r>
      <w:r>
        <w:t xml:space="preserve">. </w:t>
      </w:r>
    </w:p>
    <w:p w:rsidR="007041F3" w:rsidRPr="00C51E99" w:rsidRDefault="007041F3" w:rsidP="002D5107">
      <w:pPr>
        <w:pStyle w:val="Brdtekst1"/>
        <w:spacing w:line="480" w:lineRule="auto"/>
        <w:ind w:firstLine="720"/>
        <w:jc w:val="both"/>
        <w:rPr>
          <w:lang w:val="en-US"/>
        </w:rPr>
      </w:pPr>
      <w:r>
        <w:t xml:space="preserve">Bauman and du Gay discuss the ethical possibilities of bureaucracy without </w:t>
      </w:r>
      <w:r w:rsidRPr="003557CF">
        <w:t>study</w:t>
      </w:r>
      <w:r>
        <w:t>ing</w:t>
      </w:r>
      <w:r w:rsidRPr="003557CF">
        <w:t xml:space="preserve"> </w:t>
      </w:r>
      <w:r>
        <w:t>empirically</w:t>
      </w:r>
      <w:r w:rsidRPr="003557CF">
        <w:t xml:space="preserve"> how emotions, reason and ethics are negotiated </w:t>
      </w:r>
      <w:r>
        <w:t xml:space="preserve">in specific </w:t>
      </w:r>
      <w:r w:rsidRPr="003557CF">
        <w:t xml:space="preserve">bureaucratic organisations. </w:t>
      </w:r>
      <w:r>
        <w:t xml:space="preserve">As a part of a more general interest in emotions, in sociology as well as other disciplines </w:t>
      </w:r>
      <w:r w:rsidR="00B475B8">
        <w:fldChar w:fldCharType="begin">
          <w:fldData xml:space="preserve">PEVuZE5vdGU+PENpdGU+PEF1dGhvcj5CdXJraXR0PC9BdXRob3I+PFllYXI+MTk5NzwvWWVhcj48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</w:fldData>
        </w:fldChar>
      </w:r>
      <w:r w:rsidR="00E61AB7">
        <w:instrText xml:space="preserve"> ADDIN EN.CITE </w:instrText>
      </w:r>
      <w:r w:rsidR="00B475B8">
        <w:fldChar w:fldCharType="begin">
          <w:fldData xml:space="preserve">PEVuZE5vdGU+PENpdGU+PEF1dGhvcj5CdXJraXR0PC9BdXRob3I+PFllYXI+MTk5NzwvWWVhcj48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</w:fldData>
        </w:fldChar>
      </w:r>
      <w:r w:rsidR="00E61AB7">
        <w:instrText xml:space="preserve"> ADDIN EN.CITE.DATA </w:instrText>
      </w:r>
      <w:r w:rsidR="00B475B8">
        <w:fldChar w:fldCharType="end"/>
      </w:r>
      <w:r w:rsidR="00B475B8">
        <w:fldChar w:fldCharType="separate"/>
      </w:r>
      <w:r>
        <w:rPr>
          <w:noProof/>
        </w:rPr>
        <w:t>(</w:t>
      </w:r>
      <w:hyperlink w:anchor="_ENREF_4" w:tooltip="Barbalet, 2002 #742" w:history="1">
        <w:r w:rsidR="00337D20">
          <w:rPr>
            <w:noProof/>
          </w:rPr>
          <w:t>Barbalet 2002</w:t>
        </w:r>
      </w:hyperlink>
      <w:r>
        <w:rPr>
          <w:noProof/>
        </w:rPr>
        <w:t xml:space="preserve">; </w:t>
      </w:r>
      <w:hyperlink w:anchor="_ENREF_8" w:tooltip="Burkitt, 1997 #835" w:history="1">
        <w:r w:rsidR="00337D20">
          <w:rPr>
            <w:noProof/>
          </w:rPr>
          <w:t>Burkitt 1997</w:t>
        </w:r>
      </w:hyperlink>
      <w:r>
        <w:rPr>
          <w:noProof/>
        </w:rPr>
        <w:t xml:space="preserve">; </w:t>
      </w:r>
      <w:hyperlink w:anchor="_ENREF_10" w:tooltip="Craib, 1995 #776" w:history="1">
        <w:r w:rsidR="00337D20">
          <w:rPr>
            <w:noProof/>
          </w:rPr>
          <w:t>Craib 1995</w:t>
        </w:r>
      </w:hyperlink>
      <w:r>
        <w:rPr>
          <w:noProof/>
        </w:rPr>
        <w:t xml:space="preserve">; </w:t>
      </w:r>
      <w:hyperlink w:anchor="_ENREF_46" w:tooltip="Stets, 2010 #775" w:history="1">
        <w:r w:rsidR="00337D20">
          <w:rPr>
            <w:noProof/>
          </w:rPr>
          <w:t>Stets 2010</w:t>
        </w:r>
      </w:hyperlink>
      <w:r>
        <w:rPr>
          <w:noProof/>
        </w:rPr>
        <w:t>)</w:t>
      </w:r>
      <w:r w:rsidR="00B475B8">
        <w:fldChar w:fldCharType="end"/>
      </w:r>
      <w:r>
        <w:t>,</w:t>
      </w:r>
      <w:r w:rsidRPr="003557CF">
        <w:t xml:space="preserve"> </w:t>
      </w:r>
      <w:r>
        <w:t xml:space="preserve">there </w:t>
      </w:r>
      <w:r w:rsidR="00B9774A">
        <w:t xml:space="preserve">exsists </w:t>
      </w:r>
      <w:r>
        <w:t>literature about</w:t>
      </w:r>
      <w:r w:rsidRPr="003557CF">
        <w:t xml:space="preserve"> how employees of different occupations and professions negotiate emotions and rationality at work</w:t>
      </w:r>
      <w:r>
        <w:t xml:space="preserve"> </w:t>
      </w:r>
      <w:r w:rsidR="00B475B8">
        <w:fldChar w:fldCharType="begin">
          <w:fldData xml:space="preserve">PEVuZE5vdGU+PENpdGU+PEF1dGhvcj5Lw7xwZXJzPC9BdXRob3I+PFllYXI+MjAwODwvWWVhcj48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</w:fldData>
        </w:fldChar>
      </w:r>
      <w:r w:rsidR="00B9774A">
        <w:instrText xml:space="preserve"> ADDIN EN.CITE </w:instrText>
      </w:r>
      <w:r w:rsidR="00B475B8">
        <w:fldChar w:fldCharType="begin">
          <w:fldData xml:space="preserve">PEVuZE5vdGU+PENpdGU+PEF1dGhvcj5Lw7xwZXJzPC9BdXRob3I+PFllYXI+MjAwODwvWWVhcj48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</w:fldData>
        </w:fldChar>
      </w:r>
      <w:r w:rsidR="00B9774A">
        <w:instrText xml:space="preserve"> ADDIN EN.CITE.DATA </w:instrText>
      </w:r>
      <w:r w:rsidR="00B475B8">
        <w:fldChar w:fldCharType="end"/>
      </w:r>
      <w:r w:rsidR="00B475B8">
        <w:fldChar w:fldCharType="separate"/>
      </w:r>
      <w:r w:rsidR="00B9774A">
        <w:rPr>
          <w:noProof/>
        </w:rPr>
        <w:t xml:space="preserve">(e.g.  </w:t>
      </w:r>
      <w:hyperlink w:anchor="_ENREF_20" w:tooltip="Fineman, 1996 #824" w:history="1">
        <w:r w:rsidR="00337D20">
          <w:rPr>
            <w:noProof/>
          </w:rPr>
          <w:t>Fineman 1996</w:t>
        </w:r>
      </w:hyperlink>
      <w:r w:rsidR="00B9774A">
        <w:rPr>
          <w:noProof/>
        </w:rPr>
        <w:t xml:space="preserve">; </w:t>
      </w:r>
      <w:hyperlink w:anchor="_ENREF_26" w:tooltip="Guy, 2010 #944" w:history="1">
        <w:r w:rsidR="00337D20">
          <w:rPr>
            <w:noProof/>
          </w:rPr>
          <w:t>Guy et al. 2010</w:t>
        </w:r>
      </w:hyperlink>
      <w:r w:rsidR="00B9774A">
        <w:rPr>
          <w:noProof/>
        </w:rPr>
        <w:t xml:space="preserve">; </w:t>
      </w:r>
      <w:hyperlink w:anchor="_ENREF_32" w:tooltip="Hochschild, 1979 #940" w:history="1">
        <w:r w:rsidR="00337D20">
          <w:rPr>
            <w:noProof/>
          </w:rPr>
          <w:t>Hochschild 1979</w:t>
        </w:r>
      </w:hyperlink>
      <w:r w:rsidR="00B9774A">
        <w:rPr>
          <w:noProof/>
        </w:rPr>
        <w:t xml:space="preserve">; </w:t>
      </w:r>
      <w:hyperlink w:anchor="_ENREF_35" w:tooltip="Küpers, 2008 #937" w:history="1">
        <w:r w:rsidR="00337D20">
          <w:rPr>
            <w:noProof/>
          </w:rPr>
          <w:t>Küpers and Weibler 2008</w:t>
        </w:r>
      </w:hyperlink>
      <w:r w:rsidR="00B9774A">
        <w:rPr>
          <w:noProof/>
        </w:rPr>
        <w:t xml:space="preserve">; </w:t>
      </w:r>
      <w:hyperlink w:anchor="_ENREF_41" w:tooltip="Olesen, 2009 #802" w:history="1">
        <w:r w:rsidR="00337D20">
          <w:rPr>
            <w:noProof/>
          </w:rPr>
          <w:t>Olesen and Bone 2009</w:t>
        </w:r>
      </w:hyperlink>
      <w:r w:rsidR="00B9774A">
        <w:rPr>
          <w:noProof/>
        </w:rPr>
        <w:t xml:space="preserve">; </w:t>
      </w:r>
      <w:hyperlink w:anchor="_ENREF_44" w:tooltip="Sieben, 2010 #828" w:history="1">
        <w:r w:rsidR="00337D20">
          <w:rPr>
            <w:noProof/>
          </w:rPr>
          <w:t>Sieben and Wettergren 2010</w:t>
        </w:r>
      </w:hyperlink>
      <w:r w:rsidR="00B9774A">
        <w:rPr>
          <w:noProof/>
        </w:rPr>
        <w:t xml:space="preserve">; </w:t>
      </w:r>
      <w:hyperlink w:anchor="_ENREF_47" w:tooltip="Theodosius, 2006 #836" w:history="1">
        <w:r w:rsidR="00337D20">
          <w:rPr>
            <w:noProof/>
          </w:rPr>
          <w:t>Theodosius 2006</w:t>
        </w:r>
      </w:hyperlink>
      <w:r w:rsidR="00B9774A">
        <w:rPr>
          <w:noProof/>
        </w:rPr>
        <w:t>)</w:t>
      </w:r>
      <w:r w:rsidR="00B475B8">
        <w:fldChar w:fldCharType="end"/>
      </w:r>
      <w:r>
        <w:t>.</w:t>
      </w:r>
      <w:r>
        <w:rPr>
          <w:rStyle w:val="EndnoteReference"/>
        </w:rPr>
        <w:endnoteReference w:id="3"/>
      </w:r>
      <w:r>
        <w:t xml:space="preserve"> Central here is the concept ‘emotional management’ coined by Arlie Hochschild </w:t>
      </w:r>
      <w:r w:rsidR="00B475B8">
        <w:fldChar w:fldCharType="begin">
          <w:fldData xml:space="preserve">PEVuZE5vdGU+PENpdGUgRXhjbHVkZUF1dGg9IjEiPjxBdXRob3I+SG9jaHNjaGlsZDwvQXV0aG9y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</w:fldData>
        </w:fldChar>
      </w:r>
      <w:r w:rsidR="00E61AB7">
        <w:instrText xml:space="preserve"> ADDIN EN.CITE </w:instrText>
      </w:r>
      <w:r w:rsidR="00B475B8">
        <w:fldChar w:fldCharType="begin">
          <w:fldData xml:space="preserve">PEVuZE5vdGU+PENpdGUgRXhjbHVkZUF1dGg9IjEiPjxBdXRob3I+SG9jaHNjaGlsZDwvQXV0aG9y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</w:fldData>
        </w:fldChar>
      </w:r>
      <w:r w:rsidR="00E61AB7">
        <w:instrText xml:space="preserve"> ADDIN EN.CITE.DATA </w:instrText>
      </w:r>
      <w:r w:rsidR="00B475B8">
        <w:fldChar w:fldCharType="end"/>
      </w:r>
      <w:r w:rsidR="00B475B8">
        <w:fldChar w:fldCharType="separate"/>
      </w:r>
      <w:r>
        <w:rPr>
          <w:noProof/>
        </w:rPr>
        <w:t>(</w:t>
      </w:r>
      <w:hyperlink w:anchor="_ENREF_32" w:tooltip="Hochschild, 1979 #940" w:history="1">
        <w:r w:rsidR="00337D20">
          <w:rPr>
            <w:noProof/>
          </w:rPr>
          <w:t>1979</w:t>
        </w:r>
      </w:hyperlink>
      <w:r>
        <w:rPr>
          <w:noProof/>
        </w:rPr>
        <w:t xml:space="preserve">; </w:t>
      </w:r>
      <w:hyperlink w:anchor="_ENREF_33" w:tooltip="Hochschild, 1983 #757" w:history="1">
        <w:r w:rsidR="00337D20">
          <w:rPr>
            <w:noProof/>
          </w:rPr>
          <w:t>1983</w:t>
        </w:r>
      </w:hyperlink>
      <w:r>
        <w:rPr>
          <w:noProof/>
        </w:rPr>
        <w:t>)</w:t>
      </w:r>
      <w:r w:rsidR="00B475B8">
        <w:fldChar w:fldCharType="end"/>
      </w:r>
      <w:r>
        <w:t xml:space="preserve">. It </w:t>
      </w:r>
      <w:r w:rsidRPr="00D45B57">
        <w:t xml:space="preserve">refers to the way people </w:t>
      </w:r>
      <w:r>
        <w:t xml:space="preserve">actively try to </w:t>
      </w:r>
      <w:r w:rsidRPr="00D45B57">
        <w:t>manage emotions</w:t>
      </w:r>
      <w:r>
        <w:t xml:space="preserve"> according to socially shared norms and values. These shared norms and values are</w:t>
      </w:r>
      <w:r w:rsidR="00C1624A">
        <w:t xml:space="preserve"> so-called</w:t>
      </w:r>
      <w:r>
        <w:t xml:space="preserve"> ‘feeling rules’ that define appropriate and inappropriate feelings in specific situations. </w:t>
      </w:r>
    </w:p>
    <w:p w:rsidR="007041F3" w:rsidRPr="00455F80" w:rsidRDefault="007041F3" w:rsidP="002D5107">
      <w:pPr>
        <w:spacing w:line="480" w:lineRule="auto"/>
        <w:ind w:firstLine="720"/>
        <w:jc w:val="both"/>
        <w:rPr>
          <w:lang w:val="en-US"/>
        </w:rPr>
      </w:pPr>
      <w:r>
        <w:t>The r</w:t>
      </w:r>
      <w:r w:rsidRPr="00502244">
        <w:t xml:space="preserve">esearch on emotions in organisations </w:t>
      </w:r>
      <w:r>
        <w:t>suggests that</w:t>
      </w:r>
      <w:r w:rsidRPr="00502244">
        <w:t xml:space="preserve"> emotions </w:t>
      </w:r>
      <w:r>
        <w:t>play an</w:t>
      </w:r>
      <w:r w:rsidRPr="00502244">
        <w:t xml:space="preserve"> ambiguous role </w:t>
      </w:r>
      <w:r>
        <w:t>in</w:t>
      </w:r>
      <w:r w:rsidRPr="00502244">
        <w:t xml:space="preserve"> inform</w:t>
      </w:r>
      <w:r>
        <w:t xml:space="preserve">ing and </w:t>
      </w:r>
      <w:r w:rsidRPr="00502244">
        <w:t>shap</w:t>
      </w:r>
      <w:r>
        <w:t>ing</w:t>
      </w:r>
      <w:r w:rsidRPr="00502244">
        <w:t xml:space="preserve"> organisations in various positive and negative ways</w:t>
      </w:r>
      <w:r>
        <w:t xml:space="preserve"> </w:t>
      </w:r>
      <w:r w:rsidR="00B475B8">
        <w:fldChar w:fldCharType="begin"/>
      </w:r>
      <w:r w:rsidR="00E61AB7">
        <w:instrText xml:space="preserve"> ADDIN EN.CITE &lt;EndNote&gt;&lt;Cite&gt;&lt;Author&gt;Küpers&lt;/Author&gt;&lt;Year&gt;2008&lt;/Year&gt;&lt;RecNum&gt;937&lt;/RecNum&gt;&lt;Pages&gt;265&lt;/Pages&gt;&lt;DisplayText&gt;(Küpers and Weibler 2008: 265)&lt;/DisplayText&gt;&lt;record&gt;&lt;rec-number&gt;937&lt;/rec-number&gt;&lt;foreign-keys&gt;&lt;key app="EN" db-id="ws059zw27ea2scepp0hp05al9wv2vpx59xdp"&gt;937&lt;/key&gt;&lt;/foreign-keys&gt;&lt;ref-type name="Journal Article"&gt;17&lt;/ref-type&gt;&lt;contributors&gt;&lt;authors&gt;&lt;author&gt;Küpers, Wendeling&lt;/author&gt;&lt;author&gt;Weibler, Jürgen&lt;/author&gt;&lt;/authors&gt;&lt;/contributors&gt;&lt;titles&gt;&lt;title&gt;Emotions in Organisation: An Integral Perspective&lt;/title&gt;&lt;secondary-title&gt;International Journal of Work Organisation and Emotion&lt;/secondary-title&gt;&lt;/titles&gt;&lt;periodical&gt;&lt;full-title&gt;International Journal of Work Organisation and Emotion&lt;/full-title&gt;&lt;/periodical&gt;&lt;pages&gt;256-285&lt;/pages&gt;&lt;volume&gt;2&lt;/volume&gt;&lt;number&gt;3&lt;/number&gt;&lt;dates&gt;&lt;year&gt;2008&lt;/year&gt;&lt;/dates&gt;&lt;label&gt;Artikkel nr 256 (eiga katalogisering)&lt;/label&gt;&lt;urls&gt;&lt;/urls&gt;&lt;research-notes&gt;Oversiktsartikkel som gjennomgår studie av emosjonar i organisasjonar. &amp;#xD;&amp;#xD;- kjensler påverkar organisasjonar, både positivt og negativt ( 261-262)&amp;#xD;&amp;#xD;Funn i forskinga på emosjonar og organisasjonar:&amp;#xD;- Emotion and job performance&amp;#xD;- Emotion and job motivation&amp;#xD;- Emtion and organisational change&amp;#xD;- Emotion and knowledge&amp;#xD;- Emotional labour is important (feeling rules, emotion work kan vera både positivt og negativt)&amp;#xD;- Emotional intelligence&amp;#xD;- Emotions and leadership and management&amp;#xD;- The ambivalnde of emtions&amp;#xD;      - Emosjonar kan vera både positive og negative for organisasjonen og individed som jobbar i organisasjonen. &amp;quot;These ambivalences, and the various reearch findings referred to above, indicate that recognising and dealing with the complex emotional processes present in organisations requires a more integrated understanding of emotions&amp;quot; (266). &amp;#xD;&lt;/research-notes&gt;&lt;/record&gt;&lt;/Cite&gt;&lt;/EndNote&gt;</w:instrText>
      </w:r>
      <w:r w:rsidR="00B475B8">
        <w:fldChar w:fldCharType="separate"/>
      </w:r>
      <w:r>
        <w:rPr>
          <w:noProof/>
        </w:rPr>
        <w:t>(</w:t>
      </w:r>
      <w:hyperlink w:anchor="_ENREF_35" w:tooltip="Küpers, 2008 #937" w:history="1">
        <w:r w:rsidR="00337D20">
          <w:rPr>
            <w:noProof/>
          </w:rPr>
          <w:t>Küpers and Weibler 2008: 265</w:t>
        </w:r>
      </w:hyperlink>
      <w:r>
        <w:rPr>
          <w:noProof/>
        </w:rPr>
        <w:t>)</w:t>
      </w:r>
      <w:r w:rsidR="00B475B8">
        <w:fldChar w:fldCharType="end"/>
      </w:r>
      <w:r w:rsidRPr="00502244">
        <w:t xml:space="preserve">. For instance, emotions may positively influence job-satisfaction, but can also lead to burn-out </w:t>
      </w:r>
      <w:r w:rsidR="00B475B8">
        <w:fldChar w:fldCharType="begin">
          <w:fldData xml:space="preserve">PEVuZE5vdGU+PENpdGU+PEF1dGhvcj5Lw7xwZXJzPC9BdXRob3I+PFllYXI+MjAwODwvWWVhcj48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</w:fldData>
        </w:fldChar>
      </w:r>
      <w:r w:rsidR="00E61AB7">
        <w:instrText xml:space="preserve"> ADDIN EN.CITE </w:instrText>
      </w:r>
      <w:r w:rsidR="00B475B8">
        <w:fldChar w:fldCharType="begin">
          <w:fldData xml:space="preserve">PEVuZE5vdGU+PENpdGU+PEF1dGhvcj5Lw7xwZXJzPC9BdXRob3I+PFllYXI+MjAwODwvWWVhcj48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</w:fldData>
        </w:fldChar>
      </w:r>
      <w:r w:rsidR="00E61AB7">
        <w:instrText xml:space="preserve"> ADDIN EN.CITE.DATA </w:instrText>
      </w:r>
      <w:r w:rsidR="00B475B8">
        <w:fldChar w:fldCharType="end"/>
      </w:r>
      <w:r w:rsidR="00B475B8">
        <w:fldChar w:fldCharType="separate"/>
      </w:r>
      <w:r w:rsidR="004E1B2C">
        <w:rPr>
          <w:noProof/>
        </w:rPr>
        <w:t>(</w:t>
      </w:r>
      <w:hyperlink w:anchor="_ENREF_26" w:tooltip="Guy, 2010 #944" w:history="1">
        <w:r w:rsidR="00337D20">
          <w:rPr>
            <w:noProof/>
          </w:rPr>
          <w:t>Guy et al. 2010: 295-6</w:t>
        </w:r>
      </w:hyperlink>
      <w:r w:rsidR="004E1B2C">
        <w:rPr>
          <w:noProof/>
        </w:rPr>
        <w:t xml:space="preserve">; </w:t>
      </w:r>
      <w:hyperlink w:anchor="_ENREF_35" w:tooltip="Küpers, 2008 #937" w:history="1">
        <w:r w:rsidR="00337D20">
          <w:rPr>
            <w:noProof/>
          </w:rPr>
          <w:t>Küpers and Weibler 2008: 261, 286-7</w:t>
        </w:r>
      </w:hyperlink>
      <w:r w:rsidR="004E1B2C">
        <w:rPr>
          <w:noProof/>
        </w:rPr>
        <w:t xml:space="preserve">; </w:t>
      </w:r>
      <w:hyperlink w:anchor="_ENREF_36" w:tooltip="Lipsky, 1980 #483" w:history="1">
        <w:r w:rsidR="00337D20">
          <w:rPr>
            <w:noProof/>
          </w:rPr>
          <w:t>Lipsky 1980</w:t>
        </w:r>
      </w:hyperlink>
      <w:r w:rsidR="004E1B2C">
        <w:rPr>
          <w:noProof/>
        </w:rPr>
        <w:t>)</w:t>
      </w:r>
      <w:r w:rsidR="00B475B8">
        <w:fldChar w:fldCharType="end"/>
      </w:r>
      <w:r w:rsidRPr="00502244">
        <w:t xml:space="preserve">. </w:t>
      </w:r>
      <w:r>
        <w:t xml:space="preserve">Moreover, joyful feelings are motivating, while feelings of failure, fear and shame hamper action. Compassion and sympathy with clients may cause helping behaviour (Sieben and Wettergren 2010: 11), while suppressing such feelings may lead to indifference </w:t>
      </w:r>
      <w:r w:rsidR="00B475B8">
        <w:fldChar w:fldCharType="begin">
          <w:fldData xml:space="preserve">PEVuZE5vdGU+PENpdGU+PEF1dGhvcj5HcmFoYW08L0F1dGhvcj48WWVhcj4yMDAyPC9ZZWFyPjxS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</w:fldData>
        </w:fldChar>
      </w:r>
      <w:r>
        <w:instrText xml:space="preserve"> ADDIN EN.CITE </w:instrText>
      </w:r>
      <w:r w:rsidR="00B475B8">
        <w:fldChar w:fldCharType="begin">
          <w:fldData xml:space="preserve">PEVuZE5vdGU+PENpdGU+PEF1dGhvcj5HcmFoYW08L0F1dGhvcj48WWVhcj4yMDAyPC9ZZWFyPjxS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</w:fldData>
        </w:fldChar>
      </w:r>
      <w:r>
        <w:instrText xml:space="preserve"> ADDIN EN.CITE.DATA </w:instrText>
      </w:r>
      <w:r w:rsidR="00B475B8">
        <w:fldChar w:fldCharType="end"/>
      </w:r>
      <w:r w:rsidR="00B475B8">
        <w:fldChar w:fldCharType="separate"/>
      </w:r>
      <w:r>
        <w:rPr>
          <w:noProof/>
        </w:rPr>
        <w:t>(</w:t>
      </w:r>
      <w:hyperlink w:anchor="_ENREF_23" w:tooltip="Graham, 2002 #932" w:history="1">
        <w:r w:rsidR="00337D20">
          <w:rPr>
            <w:noProof/>
          </w:rPr>
          <w:t>Graham 2002: 210</w:t>
        </w:r>
      </w:hyperlink>
      <w:r>
        <w:rPr>
          <w:noProof/>
        </w:rPr>
        <w:t>)</w:t>
      </w:r>
      <w:r w:rsidR="00B475B8">
        <w:fldChar w:fldCharType="end"/>
      </w:r>
      <w:r>
        <w:t>. W</w:t>
      </w:r>
      <w:r w:rsidRPr="00502244">
        <w:t xml:space="preserve">hile emotions are often assumed to have a negative impact on rational decision-making, some authors discuss how emotions </w:t>
      </w:r>
      <w:r>
        <w:t xml:space="preserve">can </w:t>
      </w:r>
      <w:r w:rsidRPr="00502244">
        <w:t xml:space="preserve">actually promote </w:t>
      </w:r>
      <w:r>
        <w:t>it</w:t>
      </w:r>
      <w:r w:rsidRPr="00502244">
        <w:t xml:space="preserve"> </w:t>
      </w:r>
      <w:r w:rsidR="00B475B8">
        <w:fldChar w:fldCharType="begin">
          <w:fldData xml:space="preserve">PEVuZE5vdGU+PENpdGU+PEF1dGhvcj5GaW5lbWFuPC9BdXRob3I+PFllYXI+MTk5NjwvWWVhcj48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</w:fldData>
        </w:fldChar>
      </w:r>
      <w:r w:rsidR="00E61AB7">
        <w:instrText xml:space="preserve"> ADDIN EN.CITE </w:instrText>
      </w:r>
      <w:r w:rsidR="00B475B8">
        <w:fldChar w:fldCharType="begin">
          <w:fldData xml:space="preserve">PEVuZE5vdGU+PENpdGU+PEF1dGhvcj5GaW5lbWFuPC9BdXRob3I+PFllYXI+MTk5NjwvWWVhcj48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</w:fldData>
        </w:fldChar>
      </w:r>
      <w:r w:rsidR="00E61AB7">
        <w:instrText xml:space="preserve"> ADDIN EN.CITE.DATA </w:instrText>
      </w:r>
      <w:r w:rsidR="00B475B8">
        <w:fldChar w:fldCharType="end"/>
      </w:r>
      <w:r w:rsidR="00B475B8">
        <w:fldChar w:fldCharType="separate"/>
      </w:r>
      <w:r>
        <w:rPr>
          <w:noProof/>
        </w:rPr>
        <w:t>(</w:t>
      </w:r>
      <w:hyperlink w:anchor="_ENREF_19" w:tooltip="Elster, 1999 #763" w:history="1">
        <w:r w:rsidR="00337D20">
          <w:rPr>
            <w:noProof/>
          </w:rPr>
          <w:t>Elster 1999: 284</w:t>
        </w:r>
      </w:hyperlink>
      <w:r>
        <w:rPr>
          <w:noProof/>
        </w:rPr>
        <w:t xml:space="preserve">; </w:t>
      </w:r>
      <w:hyperlink w:anchor="_ENREF_20" w:tooltip="Fineman, 1996 #824" w:history="1">
        <w:r w:rsidR="00337D20">
          <w:rPr>
            <w:noProof/>
          </w:rPr>
          <w:t>Fineman 1996: 547-511</w:t>
        </w:r>
      </w:hyperlink>
      <w:r>
        <w:rPr>
          <w:noProof/>
        </w:rPr>
        <w:t>)</w:t>
      </w:r>
      <w:r w:rsidR="00B475B8">
        <w:fldChar w:fldCharType="end"/>
      </w:r>
      <w:r>
        <w:t xml:space="preserve">. In situations where rules or technical rationality provide no clear guidelines, gut feelings may give direction to decision-making </w:t>
      </w:r>
      <w:r w:rsidR="00B475B8">
        <w:fldChar w:fldCharType="begin"/>
      </w:r>
      <w:r>
        <w:instrText xml:space="preserve"> ADDIN EN.CITE &lt;EndNote&gt;&lt;Cite&gt;&lt;Author&gt;Knights&lt;/Author&gt;&lt;Year&gt;2008&lt;/Year&gt;&lt;RecNum&gt;907&lt;/RecNum&gt;&lt;Pages&gt;2&lt;/Pages&gt;&lt;DisplayText&gt;(Knights and Surman 2008: 2)&lt;/DisplayText&gt;&lt;record&gt;&lt;rec-number&gt;907&lt;/rec-number&gt;&lt;foreign-keys&gt;&lt;key app="EN" db-id="ws059zw27ea2scepp0hp05al9wv2vpx59xdp"&gt;907&lt;/key&gt;&lt;/foreign-keys&gt;&lt;ref-type name="Journal Article"&gt;17&lt;/ref-type&gt;&lt;contributors&gt;&lt;authors&gt;&lt;author&gt;Knights, David&lt;/author&gt;&lt;author&gt;Surman, Emma&lt;/author&gt;&lt;/authors&gt;&lt;/contributors&gt;&lt;titles&gt;&lt;title&gt;Editorial: Addressing the Gender Gap in Studies of Emotion&lt;/title&gt;&lt;secondary-title&gt;Gender, Work &amp;amp; Organization&lt;/secondary-title&gt;&lt;/titles&gt;&lt;periodical&gt;&lt;full-title&gt;Gender, Work &amp;amp; Organization&lt;/full-title&gt;&lt;/periodical&gt;&lt;pages&gt;1-8&lt;/pages&gt;&lt;volume&gt;15&lt;/volume&gt;&lt;number&gt;1&lt;/number&gt;&lt;dates&gt;&lt;year&gt;2008&lt;/year&gt;&lt;/dates&gt;&lt;publisher&gt;Blackwell Publishing Ltd&lt;/publisher&gt;&lt;isbn&gt;1468-0432&lt;/isbn&gt;&lt;label&gt;Artikkel nr 238 (eiga katalogisering)&lt;/label&gt;&lt;urls&gt;&lt;related-urls&gt;&lt;url&gt;http://dx.doi.org/10.1111/j.1468-0432.2007.00382.x&lt;/url&gt;&lt;/related-urls&gt;&lt;/urls&gt;&lt;electronic-resource-num&gt;10.1111/j.1468-0432.2007.00382.x&lt;/electronic-resource-num&gt;&lt;research-notes&gt;This special issue discusses the gendered nature of emotion at work and in organizational settings.&lt;/research-notes&gt;&lt;/record&gt;&lt;/Cite&gt;&lt;/EndNote&gt;</w:instrText>
      </w:r>
      <w:r w:rsidR="00B475B8">
        <w:fldChar w:fldCharType="separate"/>
      </w:r>
      <w:r>
        <w:rPr>
          <w:noProof/>
        </w:rPr>
        <w:t>(</w:t>
      </w:r>
      <w:hyperlink w:anchor="_ENREF_34" w:tooltip="Knights, 2008 #907" w:history="1">
        <w:r w:rsidR="00337D20">
          <w:rPr>
            <w:noProof/>
          </w:rPr>
          <w:t>Knights and Surman 2008: 2</w:t>
        </w:r>
      </w:hyperlink>
      <w:r>
        <w:rPr>
          <w:noProof/>
        </w:rPr>
        <w:t>)</w:t>
      </w:r>
      <w:r w:rsidR="00B475B8">
        <w:fldChar w:fldCharType="end"/>
      </w:r>
      <w:r>
        <w:t>.</w:t>
      </w:r>
    </w:p>
    <w:p w:rsidR="007041F3" w:rsidRDefault="007041F3" w:rsidP="00CA7259">
      <w:pPr>
        <w:spacing w:line="480" w:lineRule="auto"/>
        <w:ind w:firstLine="720"/>
        <w:jc w:val="both"/>
      </w:pPr>
      <w:r>
        <w:t xml:space="preserve">Stephen Fineman </w:t>
      </w:r>
      <w:r w:rsidR="00B475B8">
        <w:fldChar w:fldCharType="begin"/>
      </w:r>
      <w:r>
        <w:instrText xml:space="preserve"> ADDIN EN.CITE &lt;EndNote&gt;&lt;Cite ExcludeAuth="1"&gt;&lt;Author&gt;Fineman&lt;/Author&gt;&lt;Year&gt;2010&lt;/Year&gt;&lt;RecNum&gt;949&lt;/RecNum&gt;&lt;DisplayText&gt;(2010)&lt;/DisplayText&gt;&lt;record&gt;&lt;rec-number&gt;949&lt;/rec-number&gt;&lt;foreign-keys&gt;&lt;key app="EN" db-id="ws059zw27ea2scepp0hp05al9wv2vpx59xdp"&gt;949&lt;/key&gt;&lt;/foreign-keys&gt;&lt;ref-type name="Book Section"&gt;5&lt;/ref-type&gt;&lt;contributors&gt;&lt;authors&gt;&lt;author&gt;Fineman, Stephen&lt;/author&gt;&lt;/authors&gt;&lt;secondary-authors&gt;&lt;author&gt;Sieben, Barbara&lt;/author&gt;&lt;author&gt;Wettergren, Åsa&lt;/author&gt;&lt;/secondary-authors&gt;&lt;/contributors&gt;&lt;titles&gt;&lt;title&gt;Emotion in Organizations - A Critical Turn&lt;/title&gt;&lt;secondary-title&gt;Emotionalizing Organizations and Organizing Emotions&lt;/secondary-title&gt;&lt;/titles&gt;&lt;pages&gt;23-41&lt;/pages&gt;&lt;dates&gt;&lt;year&gt;2010&lt;/year&gt;&lt;/dates&gt;&lt;pub-location&gt;Hampshire&lt;/pub-location&gt;&lt;publisher&gt;Palgrave Macmillan&lt;/publisher&gt;&lt;urls&gt;&lt;/urls&gt;&lt;research-notes&gt;Fineman kritiserer forskinga på feltet for å vera managerialist, for å sjå menneske som middel og ikkje mål i seg sjølv, og for å mangla eit kritisk perspektiv på samfunnsstrukturar og maktulikskap. &amp;#xD;&amp;#xD;Det mest omfattande døme i kapitlet fokuserer på sosialarbeidarar og helsepersonell og korleis dei blir rævkjørt på jobben av krevande klientar i samarbeid med leiiga i organisasjonen. Han skildrar tilsette som er i ein langt meir maktesløys og utsett situasjon enn det eg har med å gjera i UDI.&lt;/research-notes&gt;&lt;/record&gt;&lt;/Cite&gt;&lt;/EndNote&gt;</w:instrText>
      </w:r>
      <w:r w:rsidR="00B475B8">
        <w:fldChar w:fldCharType="separate"/>
      </w:r>
      <w:r>
        <w:rPr>
          <w:noProof/>
        </w:rPr>
        <w:t>(</w:t>
      </w:r>
      <w:hyperlink w:anchor="_ENREF_21" w:tooltip="Fineman, 2010 #949" w:history="1">
        <w:r w:rsidR="00337D20">
          <w:rPr>
            <w:noProof/>
          </w:rPr>
          <w:t>2010</w:t>
        </w:r>
      </w:hyperlink>
      <w:r>
        <w:rPr>
          <w:noProof/>
        </w:rPr>
        <w:t>)</w:t>
      </w:r>
      <w:r w:rsidR="00B475B8">
        <w:fldChar w:fldCharType="end"/>
      </w:r>
      <w:r>
        <w:t xml:space="preserve"> criticises the literature on emotions in organisations for being based on individual-psychological models and serving narrow managerialist goals </w:t>
      </w:r>
      <w:r w:rsidR="00B475B8">
        <w:fldChar w:fldCharType="begin"/>
      </w:r>
      <w:r w:rsidR="000108D0">
        <w:instrText xml:space="preserve"> ADDIN EN.CITE &lt;EndNote&gt;&lt;Cite&gt;&lt;Author&gt;Fineman&lt;/Author&gt;&lt;Year&gt;2010&lt;/Year&gt;&lt;RecNum&gt;949&lt;/RecNum&gt;&lt;Pages&gt;24`, 38&lt;/Pages&gt;&lt;DisplayText&gt;(Fineman 2010: 24, 38)&lt;/DisplayText&gt;&lt;record&gt;&lt;rec-number&gt;949&lt;/rec-number&gt;&lt;foreign-keys&gt;&lt;key app="EN" db-id="ws059zw27ea2scepp0hp05al9wv2vpx59xdp"&gt;949&lt;/key&gt;&lt;/foreign-keys&gt;&lt;ref-type name="Book Section"&gt;5&lt;/ref-type&gt;&lt;contributors&gt;&lt;authors&gt;&lt;author&gt;Fineman, Stephen&lt;/author&gt;&lt;/authors&gt;&lt;secondary-authors&gt;&lt;author&gt;Sieben, Barbara&lt;/author&gt;&lt;author&gt;Wettergren, Åsa&lt;/author&gt;&lt;/secondary-authors&gt;&lt;/contributors&gt;&lt;titles&gt;&lt;title&gt;Emotion in Organizations - A Critical Turn&lt;/title&gt;&lt;secondary-title&gt;Emotionalizing Organizations and Organizing Emotions&lt;/secondary-title&gt;&lt;/titles&gt;&lt;pages&gt;23-41&lt;/pages&gt;&lt;dates&gt;&lt;year&gt;2010&lt;/year&gt;&lt;/dates&gt;&lt;pub-location&gt;Hampshire&lt;/pub-location&gt;&lt;publisher&gt;Palgrave Macmillan&lt;/publisher&gt;&lt;urls&gt;&lt;/urls&gt;&lt;research-notes&gt;Fineman kritiserer forskinga på feltet for å vera managerialist, for å sjå menneske som middel og ikkje mål i seg sjølv, og for å mangla eit kritisk perspektiv på samfunnsstrukturar og maktulikskap. &amp;#xD;&amp;#xD;Det mest omfattande døme i kapitlet fokuserer på sosialarbeidarar og helsepersonell og korleis dei blir rævkjørt på jobben av krevande klientar i samarbeid med leiiga i organisasjonen. Han skildrar tilsette som er i ein langt meir maktesløys og utsett situasjon enn det eg har med å gjera i UDI.&lt;/research-notes&gt;&lt;/record&gt;&lt;/Cite&gt;&lt;/EndNote&gt;</w:instrText>
      </w:r>
      <w:r w:rsidR="00B475B8">
        <w:fldChar w:fldCharType="separate"/>
      </w:r>
      <w:r w:rsidR="000108D0">
        <w:rPr>
          <w:noProof/>
        </w:rPr>
        <w:t>(</w:t>
      </w:r>
      <w:hyperlink w:anchor="_ENREF_21" w:tooltip="Fineman, 2010 #949" w:history="1">
        <w:r w:rsidR="00337D20">
          <w:rPr>
            <w:noProof/>
          </w:rPr>
          <w:t>Fineman 2010: 24, 38</w:t>
        </w:r>
      </w:hyperlink>
      <w:r w:rsidR="000108D0">
        <w:rPr>
          <w:noProof/>
        </w:rPr>
        <w:t>)</w:t>
      </w:r>
      <w:r w:rsidR="00B475B8">
        <w:fldChar w:fldCharType="end"/>
      </w:r>
      <w:r>
        <w:t xml:space="preserve">. Fineman calls for a critical sociological perspective on emotions in organisations, one which analyses wider social and ideological structures, power relations and asks questions about ‘the moral and emotional orders that an organization takes for granted and sustains’ </w:t>
      </w:r>
      <w:r w:rsidR="00B475B8">
        <w:fldChar w:fldCharType="begin"/>
      </w:r>
      <w:r>
        <w:instrText xml:space="preserve"> ADDIN EN.CITE &lt;EndNote&gt;&lt;Cite&gt;&lt;Author&gt;Fineman&lt;/Author&gt;&lt;Year&gt;2010&lt;/Year&gt;&lt;RecNum&gt;949&lt;/RecNum&gt;&lt;Pages&gt;38&lt;/Pages&gt;&lt;DisplayText&gt;(Fineman 2010: 38)&lt;/DisplayText&gt;&lt;record&gt;&lt;rec-number&gt;949&lt;/rec-number&gt;&lt;foreign-keys&gt;&lt;key app="EN" db-id="ws059zw27ea2scepp0hp05al9wv2vpx59xdp"&gt;949&lt;/key&gt;&lt;/foreign-keys&gt;&lt;ref-type name="Book Section"&gt;5&lt;/ref-type&gt;&lt;contributors&gt;&lt;authors&gt;&lt;author&gt;Fineman, Stephen&lt;/author&gt;&lt;/authors&gt;&lt;secondary-authors&gt;&lt;author&gt;Sieben, Barbara&lt;/author&gt;&lt;author&gt;Wettergren, Åsa&lt;/author&gt;&lt;/secondary-authors&gt;&lt;/contributors&gt;&lt;titles&gt;&lt;title&gt;Emotion in Organizations - A Critical Turn&lt;/title&gt;&lt;secondary-title&gt;Emotionalizing Organizations and Organizing Emotions&lt;/secondary-title&gt;&lt;/titles&gt;&lt;pages&gt;23-41&lt;/pages&gt;&lt;dates&gt;&lt;year&gt;2010&lt;/year&gt;&lt;/dates&gt;&lt;pub-location&gt;Hampshire&lt;/pub-location&gt;&lt;publisher&gt;Palgrave Macmillan&lt;/publisher&gt;&lt;urls&gt;&lt;/urls&gt;&lt;research-notes&gt;Fineman kritiserer forskinga på feltet for å vera managerialist, for å sjå menneske som middel og ikkje mål i seg sjølv, og for å mangla eit kritisk perspektiv på samfunnsstrukturar og maktulikskap. &amp;#xD;&amp;#xD;Det mest omfattande døme i kapitlet fokuserer på sosialarbeidarar og helsepersonell og korleis dei blir rævkjørt på jobben av krevande klientar i samarbeid med leiiga i organisasjonen. Han skildrar tilsette som er i ein langt meir maktesløys og utsett situasjon enn det eg har med å gjera i UDI.&lt;/research-notes&gt;&lt;/record&gt;&lt;/Cite&gt;&lt;/EndNote&gt;</w:instrText>
      </w:r>
      <w:r w:rsidR="00B475B8">
        <w:fldChar w:fldCharType="separate"/>
      </w:r>
      <w:r>
        <w:rPr>
          <w:noProof/>
        </w:rPr>
        <w:t>(</w:t>
      </w:r>
      <w:hyperlink w:anchor="_ENREF_21" w:tooltip="Fineman, 2010 #949" w:history="1">
        <w:r w:rsidR="00337D20">
          <w:rPr>
            <w:noProof/>
          </w:rPr>
          <w:t>Fineman 2010: 38</w:t>
        </w:r>
      </w:hyperlink>
      <w:r>
        <w:rPr>
          <w:noProof/>
        </w:rPr>
        <w:t>)</w:t>
      </w:r>
      <w:r w:rsidR="00B475B8">
        <w:fldChar w:fldCharType="end"/>
      </w:r>
      <w:r>
        <w:t xml:space="preserve">. Such a critical perspective is present in some recent studies investigating the emotional management of civil servants involved in immigration administration </w:t>
      </w:r>
      <w:r w:rsidR="00B475B8">
        <w:fldChar w:fldCharType="begin">
          <w:fldData xml:space="preserve">PEVuZE5vdGU+PENpdGU+PEF1dGhvcj5HcmFoYW08L0F1dGhvcj48WWVhcj4yMDAyPC9ZZWFyPjxS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</w:fldData>
        </w:fldChar>
      </w:r>
      <w:r w:rsidR="00E61AB7">
        <w:instrText xml:space="preserve"> ADDIN EN.CITE </w:instrText>
      </w:r>
      <w:r w:rsidR="00B475B8">
        <w:fldChar w:fldCharType="begin">
          <w:fldData xml:space="preserve">PEVuZE5vdGU+PENpdGU+PEF1dGhvcj5HcmFoYW08L0F1dGhvcj48WWVhcj4yMDAyPC9ZZWFyPjxS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</w:fldData>
        </w:fldChar>
      </w:r>
      <w:r w:rsidR="00E61AB7">
        <w:instrText xml:space="preserve"> ADDIN EN.CITE.DATA </w:instrText>
      </w:r>
      <w:r w:rsidR="00B475B8">
        <w:fldChar w:fldCharType="end"/>
      </w:r>
      <w:r w:rsidR="00B475B8">
        <w:fldChar w:fldCharType="separate"/>
      </w:r>
      <w:r>
        <w:rPr>
          <w:noProof/>
        </w:rPr>
        <w:t>(</w:t>
      </w:r>
      <w:hyperlink w:anchor="_ENREF_23" w:tooltip="Graham, 2002 #932" w:history="1">
        <w:r w:rsidR="00337D20">
          <w:rPr>
            <w:noProof/>
          </w:rPr>
          <w:t>Graham 2002</w:t>
        </w:r>
      </w:hyperlink>
      <w:r>
        <w:rPr>
          <w:noProof/>
        </w:rPr>
        <w:t xml:space="preserve">; </w:t>
      </w:r>
      <w:hyperlink w:anchor="_ENREF_28" w:tooltip="Hall, 2010 #897" w:history="1">
        <w:r w:rsidR="00337D20">
          <w:rPr>
            <w:noProof/>
          </w:rPr>
          <w:t>Hall 2010</w:t>
        </w:r>
      </w:hyperlink>
      <w:r>
        <w:rPr>
          <w:noProof/>
        </w:rPr>
        <w:t xml:space="preserve">; </w:t>
      </w:r>
      <w:hyperlink w:anchor="_ENREF_42" w:tooltip="Pérez, 2010 #941" w:history="1">
        <w:r w:rsidR="00337D20">
          <w:rPr>
            <w:noProof/>
          </w:rPr>
          <w:t>Pérez 2010</w:t>
        </w:r>
      </w:hyperlink>
      <w:r>
        <w:rPr>
          <w:noProof/>
        </w:rPr>
        <w:t xml:space="preserve">; </w:t>
      </w:r>
      <w:hyperlink w:anchor="_ENREF_52" w:tooltip="Wettergren, 2010 #823" w:history="1">
        <w:r w:rsidR="00337D20">
          <w:rPr>
            <w:noProof/>
          </w:rPr>
          <w:t>Wettergren 2010</w:t>
        </w:r>
      </w:hyperlink>
      <w:r>
        <w:rPr>
          <w:noProof/>
        </w:rPr>
        <w:t>)</w:t>
      </w:r>
      <w:r w:rsidR="00B475B8">
        <w:fldChar w:fldCharType="end"/>
      </w:r>
      <w:r>
        <w:t xml:space="preserve">. For example, Åsa Wettergren </w:t>
      </w:r>
      <w:r w:rsidR="00B475B8">
        <w:fldChar w:fldCharType="begin">
          <w:fldData xml:space="preserve">PEVuZE5vdGU+PENpdGUgRXhjbHVkZUF1dGg9IjEiPjxBdXRob3I+V2V0dGVyZ3JlbjwvQXV0aG9y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</w:fldData>
        </w:fldChar>
      </w:r>
      <w:r w:rsidR="00E61AB7">
        <w:instrText xml:space="preserve"> ADDIN EN.CITE </w:instrText>
      </w:r>
      <w:r w:rsidR="00B475B8">
        <w:fldChar w:fldCharType="begin">
          <w:fldData xml:space="preserve">PEVuZE5vdGU+PENpdGUgRXhjbHVkZUF1dGg9IjEiPjxBdXRob3I+V2V0dGVyZ3JlbjwvQXV0aG9y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</w:fldData>
        </w:fldChar>
      </w:r>
      <w:r w:rsidR="00E61AB7">
        <w:instrText xml:space="preserve"> ADDIN EN.CITE.DATA </w:instrText>
      </w:r>
      <w:r w:rsidR="00B475B8">
        <w:fldChar w:fldCharType="end"/>
      </w:r>
      <w:r w:rsidR="00B475B8">
        <w:fldChar w:fldCharType="separate"/>
      </w:r>
      <w:r>
        <w:rPr>
          <w:noProof/>
        </w:rPr>
        <w:t>(</w:t>
      </w:r>
      <w:hyperlink w:anchor="_ENREF_52" w:tooltip="Wettergren, 2010 #823" w:history="1">
        <w:r w:rsidR="00337D20">
          <w:rPr>
            <w:noProof/>
          </w:rPr>
          <w:t>2010</w:t>
        </w:r>
      </w:hyperlink>
      <w:r>
        <w:rPr>
          <w:noProof/>
        </w:rPr>
        <w:t>)</w:t>
      </w:r>
      <w:r w:rsidR="00B475B8">
        <w:fldChar w:fldCharType="end"/>
      </w:r>
      <w:r>
        <w:t xml:space="preserve"> presents a critical discussion of work at the Swedish Migration Board, and argues that emotional management is required for employees to develop an identity of the self as a morally good person ‘without recognising the dehumanisation of both the self and the others’ involved in the practices of migration management </w:t>
      </w:r>
      <w:r w:rsidR="00B475B8">
        <w:fldChar w:fldCharType="begin">
          <w:fldData xml:space="preserve">PEVuZE5vdGU+PENpdGU+PEF1dGhvcj5XZXR0ZXJncmVuPC9BdXRob3I+PFllYXI+MjAxMDwvWWVh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</w:fldData>
        </w:fldChar>
      </w:r>
      <w:r w:rsidR="00E61AB7">
        <w:instrText xml:space="preserve"> ADDIN EN.CITE </w:instrText>
      </w:r>
      <w:r w:rsidR="00B475B8">
        <w:fldChar w:fldCharType="begin">
          <w:fldData xml:space="preserve">PEVuZE5vdGU+PENpdGU+PEF1dGhvcj5XZXR0ZXJncmVuPC9BdXRob3I+PFllYXI+MjAxMDwvWWVh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</w:fldData>
        </w:fldChar>
      </w:r>
      <w:r w:rsidR="00E61AB7">
        <w:instrText xml:space="preserve"> ADDIN EN.CITE.DATA </w:instrText>
      </w:r>
      <w:r w:rsidR="00B475B8">
        <w:fldChar w:fldCharType="end"/>
      </w:r>
      <w:r w:rsidR="00B475B8">
        <w:fldChar w:fldCharType="separate"/>
      </w:r>
      <w:r>
        <w:rPr>
          <w:noProof/>
        </w:rPr>
        <w:t>(</w:t>
      </w:r>
      <w:hyperlink w:anchor="_ENREF_52" w:tooltip="Wettergren, 2010 #823" w:history="1">
        <w:r w:rsidR="00337D20">
          <w:rPr>
            <w:noProof/>
          </w:rPr>
          <w:t>Wettergren 2010: 415</w:t>
        </w:r>
      </w:hyperlink>
      <w:r>
        <w:rPr>
          <w:noProof/>
        </w:rPr>
        <w:t>)</w:t>
      </w:r>
      <w:r w:rsidR="00B475B8">
        <w:fldChar w:fldCharType="end"/>
      </w:r>
      <w:r>
        <w:t xml:space="preserve">. Analysing immigration administration and emotions, Alexandra Hall </w:t>
      </w:r>
      <w:r w:rsidR="00B475B8">
        <w:fldChar w:fldCharType="begin">
          <w:fldData xml:space="preserve">PEVuZE5vdGU+PENpdGUgRXhjbHVkZUF1dGg9IjEiPjxBdXRob3I+SGFsbDwvQXV0aG9yPjxZZWFy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</w:fldData>
        </w:fldChar>
      </w:r>
      <w:r>
        <w:instrText xml:space="preserve"> ADDIN EN.CITE </w:instrText>
      </w:r>
      <w:r w:rsidR="00B475B8">
        <w:fldChar w:fldCharType="begin">
          <w:fldData xml:space="preserve">PEVuZE5vdGU+PENpdGUgRXhjbHVkZUF1dGg9IjEiPjxBdXRob3I+SGFsbDwvQXV0aG9yPjxZZWFy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</w:fldData>
        </w:fldChar>
      </w:r>
      <w:r>
        <w:instrText xml:space="preserve"> ADDIN EN.CITE.DATA </w:instrText>
      </w:r>
      <w:r w:rsidR="00B475B8">
        <w:fldChar w:fldCharType="end"/>
      </w:r>
      <w:r w:rsidR="00B475B8">
        <w:fldChar w:fldCharType="separate"/>
      </w:r>
      <w:r>
        <w:rPr>
          <w:noProof/>
        </w:rPr>
        <w:t>(</w:t>
      </w:r>
      <w:hyperlink w:anchor="_ENREF_28" w:tooltip="Hall, 2010 #897" w:history="1">
        <w:r w:rsidR="00337D20">
          <w:rPr>
            <w:noProof/>
          </w:rPr>
          <w:t>2010</w:t>
        </w:r>
      </w:hyperlink>
      <w:r>
        <w:rPr>
          <w:noProof/>
        </w:rPr>
        <w:t>)</w:t>
      </w:r>
      <w:r w:rsidR="00B475B8">
        <w:fldChar w:fldCharType="end"/>
      </w:r>
      <w:r>
        <w:t xml:space="preserve">, Mark Graham </w:t>
      </w:r>
      <w:r w:rsidR="00B475B8">
        <w:fldChar w:fldCharType="begin">
          <w:fldData xml:space="preserve">PEVuZE5vdGU+PENpdGUgRXhjbHVkZUF1dGg9IjEiPjxBdXRob3I+R3JhaGFtPC9BdXRob3I+PFll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=
</w:fldData>
        </w:fldChar>
      </w:r>
      <w:r>
        <w:instrText xml:space="preserve"> ADDIN EN.CITE </w:instrText>
      </w:r>
      <w:r w:rsidR="00B475B8">
        <w:fldChar w:fldCharType="begin">
          <w:fldData xml:space="preserve">PEVuZE5vdGU+PENpdGUgRXhjbHVkZUF1dGg9IjEiPjxBdXRob3I+R3JhaGFtPC9BdXRob3I+PFll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=
</w:fldData>
        </w:fldChar>
      </w:r>
      <w:r>
        <w:instrText xml:space="preserve"> ADDIN EN.CITE.DATA </w:instrText>
      </w:r>
      <w:r w:rsidR="00B475B8">
        <w:fldChar w:fldCharType="end"/>
      </w:r>
      <w:r w:rsidR="00B475B8">
        <w:fldChar w:fldCharType="separate"/>
      </w:r>
      <w:r>
        <w:rPr>
          <w:noProof/>
        </w:rPr>
        <w:t>(</w:t>
      </w:r>
      <w:hyperlink w:anchor="_ENREF_23" w:tooltip="Graham, 2002 #932" w:history="1">
        <w:r w:rsidR="00337D20">
          <w:rPr>
            <w:noProof/>
          </w:rPr>
          <w:t>2002</w:t>
        </w:r>
      </w:hyperlink>
      <w:r>
        <w:rPr>
          <w:noProof/>
        </w:rPr>
        <w:t>)</w:t>
      </w:r>
      <w:r w:rsidR="00B475B8">
        <w:fldChar w:fldCharType="end"/>
      </w:r>
      <w:r>
        <w:t xml:space="preserve">, Alberto M. Pérez </w:t>
      </w:r>
      <w:r w:rsidR="00B475B8">
        <w:fldChar w:fldCharType="begin"/>
      </w:r>
      <w:r w:rsidR="00E61AB7">
        <w:instrText xml:space="preserve"> ADDIN EN.CITE &lt;EndNote&gt;&lt;Cite ExcludeAuth="1"&gt;&lt;Author&gt;Pérez&lt;/Author&gt;&lt;Year&gt;2010&lt;/Year&gt;&lt;RecNum&gt;941&lt;/RecNum&gt;&lt;DisplayText&gt;(2010)&lt;/DisplayText&gt;&lt;record&gt;&lt;rec-number&gt;941&lt;/rec-number&gt;&lt;foreign-keys&gt;&lt;key app="EN" db-id="ws059zw27ea2scepp0hp05al9wv2vpx59xdp"&gt;941&lt;/key&gt;&lt;/foreign-keys&gt;&lt;ref-type name="Book Section"&gt;5&lt;/ref-type&gt;&lt;contributors&gt;&lt;authors&gt;&lt;author&gt;Pérez, Alberto Martín&lt;/author&gt;&lt;/authors&gt;&lt;secondary-authors&gt;&lt;author&gt;Sieben, Barbara&lt;/author&gt;&lt;author&gt;Wettergren, Åsa&lt;/author&gt;&lt;/secondary-authors&gt;&lt;/contributors&gt;&lt;titles&gt;&lt;title&gt;Emotions of Queuing: A Mirror of Immigrant&amp;apos;s Social Condition&lt;/title&gt;&lt;secondary-title&gt;Emotionalizing Organizations and Organizing Emotions&lt;/secondary-title&gt;&lt;/titles&gt;&lt;pages&gt;166-186&lt;/pages&gt;&lt;dates&gt;&lt;year&gt;2010&lt;/year&gt;&lt;/dates&gt;&lt;pub-location&gt;Hampshire&lt;/pub-location&gt;&lt;publisher&gt;Palgrave Macmillan&lt;/publisher&gt;&lt;label&gt;Artikkel nr 190 (eiga katalogisering)&lt;/label&gt;&lt;urls&gt;&lt;/urls&gt;&lt;research-notes&gt;Artikkelen er tydeleg på å skildra forskjellen på institusjonar som forholder seg til citizens og dei som forholder seg til innvandrarar. Eg kan bruka dette i min artikkel, samtidig som at eg er litt skeptisk til at det på ein måte blir glorifisering av velferdsinstitusjonar for borgarar, og Kjetils prosjekt viser at mange av dei same følelsane og prosessane er til stades der. Forfattaren tilrår samanliknar med andre byråkratiske institusjonar, og særskilt samanlikningar der både innvandrarar og innfødte søkjer tenester for drmed å samanlikna dei to gruppene: &amp;quot;In this way, research will provide more evidence on the emotional proximity between citizens and immigrants and, as a result, on the access of the latter to citizenship (184).&amp;#xD;&amp;#xD;&lt;/research-notes&gt;&lt;/record&gt;&lt;/Cite&gt;&lt;/EndNote&gt;</w:instrText>
      </w:r>
      <w:r w:rsidR="00B475B8">
        <w:fldChar w:fldCharType="separate"/>
      </w:r>
      <w:r>
        <w:rPr>
          <w:noProof/>
        </w:rPr>
        <w:t>(</w:t>
      </w:r>
      <w:hyperlink w:anchor="_ENREF_42" w:tooltip="Pérez, 2010 #941" w:history="1">
        <w:r w:rsidR="00337D20">
          <w:rPr>
            <w:noProof/>
          </w:rPr>
          <w:t>2010</w:t>
        </w:r>
      </w:hyperlink>
      <w:r>
        <w:rPr>
          <w:noProof/>
        </w:rPr>
        <w:t>)</w:t>
      </w:r>
      <w:r w:rsidR="00B475B8">
        <w:fldChar w:fldCharType="end"/>
      </w:r>
      <w:r>
        <w:t xml:space="preserve"> and Wettergren </w:t>
      </w:r>
      <w:r w:rsidR="00B475B8">
        <w:fldChar w:fldCharType="begin">
          <w:fldData xml:space="preserve">PEVuZE5vdGU+PENpdGUgRXhjbHVkZUF1dGg9IjEiPjxBdXRob3I+V2V0dGVyZ3JlbjwvQXV0aG9y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</w:fldData>
        </w:fldChar>
      </w:r>
      <w:r w:rsidR="00E61AB7">
        <w:instrText xml:space="preserve"> ADDIN EN.CITE </w:instrText>
      </w:r>
      <w:r w:rsidR="00B475B8">
        <w:fldChar w:fldCharType="begin">
          <w:fldData xml:space="preserve">PEVuZE5vdGU+PENpdGUgRXhjbHVkZUF1dGg9IjEiPjxBdXRob3I+V2V0dGVyZ3JlbjwvQXV0aG9y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</w:fldData>
        </w:fldChar>
      </w:r>
      <w:r w:rsidR="00E61AB7">
        <w:instrText xml:space="preserve"> ADDIN EN.CITE.DATA </w:instrText>
      </w:r>
      <w:r w:rsidR="00B475B8">
        <w:fldChar w:fldCharType="end"/>
      </w:r>
      <w:r w:rsidR="00B475B8">
        <w:fldChar w:fldCharType="separate"/>
      </w:r>
      <w:r>
        <w:rPr>
          <w:noProof/>
        </w:rPr>
        <w:t>(</w:t>
      </w:r>
      <w:hyperlink w:anchor="_ENREF_52" w:tooltip="Wettergren, 2010 #823" w:history="1">
        <w:r w:rsidR="00337D20">
          <w:rPr>
            <w:noProof/>
          </w:rPr>
          <w:t>2010</w:t>
        </w:r>
      </w:hyperlink>
      <w:r>
        <w:rPr>
          <w:noProof/>
        </w:rPr>
        <w:t>)</w:t>
      </w:r>
      <w:r w:rsidR="00B475B8">
        <w:fldChar w:fldCharType="end"/>
      </w:r>
      <w:r>
        <w:t xml:space="preserve"> show that the hierarchical relationship between citizens and non-citizens</w:t>
      </w:r>
      <w:r w:rsidRPr="00053DB1">
        <w:rPr>
          <w:lang w:val="en-US"/>
        </w:rPr>
        <w:t xml:space="preserve"> </w:t>
      </w:r>
      <w:r>
        <w:rPr>
          <w:lang w:val="en-US"/>
        </w:rPr>
        <w:t xml:space="preserve">may </w:t>
      </w:r>
      <w:r w:rsidRPr="00053DB1">
        <w:rPr>
          <w:lang w:val="en-US"/>
        </w:rPr>
        <w:t xml:space="preserve">give rise to concerns about justice </w:t>
      </w:r>
      <w:r w:rsidR="00B475B8" w:rsidRPr="00053DB1">
        <w:rPr>
          <w:lang w:val="en-US"/>
        </w:rPr>
        <w:fldChar w:fldCharType="begin">
          <w:fldData xml:space="preserve">PEVuZE5vdGU+PENpdGU+PEF1dGhvcj5IZXltYW48L0F1dGhvcj48WWVhcj4yMDAwPC9ZZWFyPjxS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</w:fldData>
        </w:fldChar>
      </w:r>
      <w:r w:rsidRPr="00053DB1">
        <w:rPr>
          <w:lang w:val="en-US"/>
        </w:rPr>
        <w:instrText xml:space="preserve"> ADDIN EN.CITE </w:instrText>
      </w:r>
      <w:r w:rsidR="00B475B8" w:rsidRPr="00053DB1">
        <w:rPr>
          <w:lang w:val="en-US"/>
        </w:rPr>
        <w:fldChar w:fldCharType="begin">
          <w:fldData xml:space="preserve">PEVuZE5vdGU+PENpdGU+PEF1dGhvcj5IZXltYW48L0F1dGhvcj48WWVhcj4yMDAwPC9ZZWFyPjxS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</w:fldData>
        </w:fldChar>
      </w:r>
      <w:r w:rsidRPr="00053DB1">
        <w:rPr>
          <w:lang w:val="en-US"/>
        </w:rPr>
        <w:instrText xml:space="preserve"> ADDIN EN.CITE.DATA </w:instrText>
      </w:r>
      <w:r w:rsidR="00D233AF" w:rsidRPr="00B475B8">
        <w:rPr>
          <w:lang w:val="en-US"/>
        </w:rPr>
      </w:r>
      <w:r w:rsidR="00B475B8" w:rsidRPr="00053DB1">
        <w:rPr>
          <w:lang w:val="en-US"/>
        </w:rPr>
        <w:fldChar w:fldCharType="end"/>
      </w:r>
      <w:r w:rsidR="00D233AF" w:rsidRPr="00B475B8">
        <w:rPr>
          <w:lang w:val="en-US"/>
        </w:rPr>
      </w:r>
      <w:r w:rsidR="00B475B8" w:rsidRPr="00053DB1">
        <w:rPr>
          <w:lang w:val="en-US"/>
        </w:rPr>
        <w:fldChar w:fldCharType="separate"/>
      </w:r>
      <w:r w:rsidRPr="00053DB1">
        <w:rPr>
          <w:noProof/>
          <w:lang w:val="en-US"/>
        </w:rPr>
        <w:t>(</w:t>
      </w:r>
      <w:hyperlink w:anchor="_ENREF_31" w:tooltip="Heyman, 2000 #910" w:history="1">
        <w:r w:rsidR="00337D20" w:rsidRPr="00053DB1">
          <w:rPr>
            <w:noProof/>
            <w:lang w:val="en-US"/>
          </w:rPr>
          <w:t>see also Heyman 2000</w:t>
        </w:r>
      </w:hyperlink>
      <w:r w:rsidRPr="00053DB1">
        <w:rPr>
          <w:noProof/>
          <w:lang w:val="en-US"/>
        </w:rPr>
        <w:t>)</w:t>
      </w:r>
      <w:r w:rsidR="00B475B8" w:rsidRPr="00053DB1">
        <w:rPr>
          <w:lang w:val="en-US"/>
        </w:rPr>
        <w:fldChar w:fldCharType="end"/>
      </w:r>
      <w:r w:rsidRPr="00053DB1">
        <w:rPr>
          <w:lang w:val="en-US"/>
        </w:rPr>
        <w:t>.</w:t>
      </w:r>
      <w:r>
        <w:t xml:space="preserve"> </w:t>
      </w:r>
    </w:p>
    <w:p w:rsidR="007041F3" w:rsidRPr="00DA0E87" w:rsidRDefault="007041F3" w:rsidP="002A275F">
      <w:pPr>
        <w:pStyle w:val="Brdtekst1"/>
        <w:spacing w:line="480" w:lineRule="auto"/>
        <w:ind w:firstLine="720"/>
        <w:jc w:val="both"/>
      </w:pPr>
      <w:r w:rsidRPr="00E73A6C">
        <w:t xml:space="preserve">In </w:t>
      </w:r>
      <w:r w:rsidRPr="00E73A6C">
        <w:rPr>
          <w:i/>
        </w:rPr>
        <w:t>The Cultural Politics of Emotion,</w:t>
      </w:r>
      <w:r w:rsidRPr="00E73A6C">
        <w:t xml:space="preserve"> Ahmed </w:t>
      </w:r>
      <w:r w:rsidR="00B475B8" w:rsidRPr="00E73A6C">
        <w:fldChar w:fldCharType="begin">
          <w:fldData xml:space="preserve">PEVuZE5vdGU+PENpdGUgRXhjbHVkZUF1dGg9IjEiPjxBdXRob3I+QWhtZWQ8L0F1dGhvcj48WWVh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</w:fldData>
        </w:fldChar>
      </w:r>
      <w:r w:rsidR="00E61AB7">
        <w:instrText xml:space="preserve"> ADDIN EN.CITE </w:instrText>
      </w:r>
      <w:r w:rsidR="00B475B8">
        <w:fldChar w:fldCharType="begin">
          <w:fldData xml:space="preserve">PEVuZE5vdGU+PENpdGUgRXhjbHVkZUF1dGg9IjEiPjxBdXRob3I+QWhtZWQ8L0F1dGhvcj48WWVh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</w:fldData>
        </w:fldChar>
      </w:r>
      <w:r w:rsidR="00E61AB7">
        <w:instrText xml:space="preserve"> ADDIN EN.CITE.DATA </w:instrText>
      </w:r>
      <w:r w:rsidR="00B475B8">
        <w:fldChar w:fldCharType="end"/>
      </w:r>
      <w:r w:rsidR="00B475B8" w:rsidRPr="00E73A6C">
        <w:fldChar w:fldCharType="separate"/>
      </w:r>
      <w:r w:rsidRPr="00E73A6C">
        <w:rPr>
          <w:noProof/>
        </w:rPr>
        <w:t>(</w:t>
      </w:r>
      <w:hyperlink w:anchor="_ENREF_1" w:tooltip="Ahmed, 2004 #455" w:history="1">
        <w:r w:rsidR="00337D20" w:rsidRPr="00E73A6C">
          <w:rPr>
            <w:noProof/>
          </w:rPr>
          <w:t>2004</w:t>
        </w:r>
      </w:hyperlink>
      <w:r w:rsidRPr="00E73A6C">
        <w:rPr>
          <w:noProof/>
        </w:rPr>
        <w:t>)</w:t>
      </w:r>
      <w:r w:rsidR="00B475B8" w:rsidRPr="00E73A6C">
        <w:fldChar w:fldCharType="end"/>
      </w:r>
      <w:r w:rsidRPr="00E73A6C">
        <w:t xml:space="preserve"> investigates the role of emotions in the reproduction and transformation </w:t>
      </w:r>
      <w:r w:rsidR="00851B86">
        <w:t xml:space="preserve">of </w:t>
      </w:r>
      <w:r w:rsidRPr="00E73A6C">
        <w:t>social relations and hierarchies. Similarly to Bauman and du Gay, she is also preoccupied with the relationship between emotions and justice. Ahmed’s perspective, however, designates emotions a mo</w:t>
      </w:r>
      <w:r w:rsidR="00851B86">
        <w:t>re ambiguous and complex role: w</w:t>
      </w:r>
      <w:r w:rsidRPr="00E73A6C">
        <w:t xml:space="preserve">hile she rejects the Kantian ethical tradition, </w:t>
      </w:r>
      <w:r w:rsidR="00851B86">
        <w:t>Ahmed</w:t>
      </w:r>
      <w:r w:rsidRPr="00E73A6C">
        <w:t xml:space="preserve"> also contends that emotions cannot be installed ‘as a form of access to truth, or indeed as a “better” form of judgement’; justice is not about having the right kind of feelings </w:t>
      </w:r>
      <w:r w:rsidR="00B475B8" w:rsidRPr="00E73A6C">
        <w:fldChar w:fldCharType="begin">
          <w:fldData xml:space="preserve">PEVuZE5vdGU+PENpdGU+PEF1dGhvcj5BaG1lZDwvQXV0aG9yPjxZZWFyPjIwMDQ8L1llYXI+PFJl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</w:fldData>
        </w:fldChar>
      </w:r>
      <w:r w:rsidR="00E61AB7">
        <w:instrText xml:space="preserve"> ADDIN EN.CITE </w:instrText>
      </w:r>
      <w:r w:rsidR="00B475B8">
        <w:fldChar w:fldCharType="begin">
          <w:fldData xml:space="preserve">PEVuZE5vdGU+PENpdGU+PEF1dGhvcj5BaG1lZDwvQXV0aG9yPjxZZWFyPjIwMDQ8L1llYXI+PFJl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</w:fldData>
        </w:fldChar>
      </w:r>
      <w:r w:rsidR="00E61AB7">
        <w:instrText xml:space="preserve"> ADDIN EN.CITE.DATA </w:instrText>
      </w:r>
      <w:r w:rsidR="00B475B8">
        <w:fldChar w:fldCharType="end"/>
      </w:r>
      <w:r w:rsidR="00B475B8" w:rsidRPr="00E73A6C">
        <w:fldChar w:fldCharType="separate"/>
      </w:r>
      <w:r w:rsidRPr="00E73A6C">
        <w:rPr>
          <w:noProof/>
        </w:rPr>
        <w:t>(</w:t>
      </w:r>
      <w:hyperlink w:anchor="_ENREF_1" w:tooltip="Ahmed, 2004 #455" w:history="1">
        <w:r w:rsidR="00337D20" w:rsidRPr="00E73A6C">
          <w:rPr>
            <w:noProof/>
          </w:rPr>
          <w:t>Ahmed 2004: 195</w:t>
        </w:r>
      </w:hyperlink>
      <w:r w:rsidRPr="00E73A6C">
        <w:rPr>
          <w:noProof/>
        </w:rPr>
        <w:t>)</w:t>
      </w:r>
      <w:r w:rsidR="00B475B8" w:rsidRPr="00E73A6C">
        <w:fldChar w:fldCharType="end"/>
      </w:r>
      <w:r w:rsidRPr="00E73A6C">
        <w:t xml:space="preserve">. Instead of presupposing that emotions are either irrelevant or foundational to ethics, </w:t>
      </w:r>
      <w:r w:rsidR="00851B86">
        <w:t>Ahmed</w:t>
      </w:r>
      <w:r w:rsidRPr="00E73A6C">
        <w:t xml:space="preserve"> </w:t>
      </w:r>
      <w:r w:rsidR="00851B86">
        <w:t>asks</w:t>
      </w:r>
      <w:r w:rsidRPr="00E73A6C">
        <w:t>: What do emotions do?</w:t>
      </w:r>
      <w:r w:rsidR="00A90BFD">
        <w:t xml:space="preserve"> </w:t>
      </w:r>
      <w:r w:rsidR="00222FAB">
        <w:t>More specifically</w:t>
      </w:r>
      <w:r w:rsidR="00A90BFD">
        <w:t xml:space="preserve">, she </w:t>
      </w:r>
      <w:r w:rsidR="00F15DFC">
        <w:t>questions</w:t>
      </w:r>
      <w:r w:rsidR="00A90BFD">
        <w:t xml:space="preserve"> what feeling grief for the other does, and how it move</w:t>
      </w:r>
      <w:r w:rsidR="00162F48">
        <w:t>s</w:t>
      </w:r>
      <w:r w:rsidR="00A90BFD">
        <w:t xml:space="preserve"> the subject into a relationship with the other </w:t>
      </w:r>
      <w:r w:rsidR="00B475B8">
        <w:fldChar w:fldCharType="begin">
          <w:fldData xml:space="preserve">PEVuZE5vdGU+PENpdGU+PEF1dGhvcj5BaG1lZDwvQXV0aG9yPjxZZWFyPjIwMDQ8L1llYXI+PFJl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</w:fldData>
        </w:fldChar>
      </w:r>
      <w:r w:rsidR="00E61AB7">
        <w:instrText xml:space="preserve"> ADDIN EN.CITE </w:instrText>
      </w:r>
      <w:r w:rsidR="00B475B8">
        <w:fldChar w:fldCharType="begin">
          <w:fldData xml:space="preserve">PEVuZE5vdGU+PENpdGU+PEF1dGhvcj5BaG1lZDwvQXV0aG9yPjxZZWFyPjIwMDQ8L1llYXI+PFJl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</w:fldData>
        </w:fldChar>
      </w:r>
      <w:r w:rsidR="00E61AB7">
        <w:instrText xml:space="preserve"> ADDIN EN.CITE.DATA </w:instrText>
      </w:r>
      <w:r w:rsidR="00B475B8">
        <w:fldChar w:fldCharType="end"/>
      </w:r>
      <w:r w:rsidR="00B475B8">
        <w:fldChar w:fldCharType="separate"/>
      </w:r>
      <w:r w:rsidR="00A90BFD">
        <w:rPr>
          <w:noProof/>
        </w:rPr>
        <w:t>(</w:t>
      </w:r>
      <w:hyperlink w:anchor="_ENREF_1" w:tooltip="Ahmed, 2004 #455" w:history="1">
        <w:r w:rsidR="00337D20">
          <w:rPr>
            <w:noProof/>
          </w:rPr>
          <w:t>Ahmed 2004: 191-2</w:t>
        </w:r>
      </w:hyperlink>
      <w:r w:rsidR="00A90BFD">
        <w:rPr>
          <w:noProof/>
        </w:rPr>
        <w:t>)</w:t>
      </w:r>
      <w:r w:rsidR="00B475B8">
        <w:fldChar w:fldCharType="end"/>
      </w:r>
      <w:r w:rsidR="00A90BFD">
        <w:t>.</w:t>
      </w:r>
      <w:r w:rsidR="0073175B" w:rsidRPr="00E73A6C">
        <w:rPr>
          <w:rStyle w:val="EndnoteReference"/>
        </w:rPr>
        <w:endnoteReference w:id="4"/>
      </w:r>
      <w:r w:rsidRPr="00E73A6C">
        <w:t xml:space="preserve"> </w:t>
      </w:r>
      <w:r w:rsidR="001C6A7F">
        <w:t xml:space="preserve">While </w:t>
      </w:r>
      <w:r w:rsidR="000D5B00">
        <w:t>Ahmed</w:t>
      </w:r>
      <w:r w:rsidR="00CF76BD">
        <w:t xml:space="preserve"> does not </w:t>
      </w:r>
      <w:r w:rsidR="001C6A7F">
        <w:t>study</w:t>
      </w:r>
      <w:r w:rsidRPr="00E73A6C">
        <w:t xml:space="preserve"> </w:t>
      </w:r>
      <w:r w:rsidR="001C6A7F">
        <w:t xml:space="preserve">bureaucracies or immigration administration, </w:t>
      </w:r>
      <w:r w:rsidR="00FF72A9" w:rsidRPr="00D27D8C">
        <w:t>her</w:t>
      </w:r>
      <w:r w:rsidRPr="00D27D8C">
        <w:t xml:space="preserve"> </w:t>
      </w:r>
      <w:r w:rsidR="00D27D8C" w:rsidRPr="00D27D8C">
        <w:t>analysis of the</w:t>
      </w:r>
      <w:r w:rsidRPr="00D27D8C">
        <w:t xml:space="preserve"> relationship between emotions and justice </w:t>
      </w:r>
      <w:r w:rsidR="00D27D8C" w:rsidRPr="00D27D8C">
        <w:t>is related to migration and otherness, and consequently it may prove useful for the</w:t>
      </w:r>
      <w:r w:rsidRPr="00D27D8C">
        <w:t xml:space="preserve"> empirical investigation</w:t>
      </w:r>
      <w:r w:rsidR="00D27D8C" w:rsidRPr="00D27D8C">
        <w:t>s here.</w:t>
      </w:r>
      <w:r w:rsidR="00D27D8C">
        <w:rPr>
          <w:highlight w:val="yellow"/>
        </w:rPr>
        <w:t xml:space="preserve"> </w:t>
      </w:r>
    </w:p>
    <w:p w:rsidR="007041F3" w:rsidRDefault="007041F3" w:rsidP="002D5107">
      <w:pPr>
        <w:pStyle w:val="Heading2"/>
        <w:jc w:val="both"/>
      </w:pPr>
      <w:r>
        <w:t>Managing immigration to Norway</w:t>
      </w:r>
    </w:p>
    <w:p w:rsidR="007041F3" w:rsidRPr="00B67818" w:rsidRDefault="007041F3" w:rsidP="002D5107">
      <w:pPr>
        <w:spacing w:line="480" w:lineRule="auto"/>
        <w:jc w:val="both"/>
        <w:rPr>
          <w:b/>
        </w:rPr>
      </w:pPr>
      <w:r>
        <w:t>During the mid 1980s, immigration became a central issue on the Norwegian political agenda.</w:t>
      </w:r>
      <w:r>
        <w:rPr>
          <w:rStyle w:val="EndnoteReference"/>
        </w:rPr>
        <w:endnoteReference w:id="5"/>
      </w:r>
      <w:r>
        <w:t xml:space="preserve"> In 1988, the Norwegian Directorate of Immigration was established as a response to a marked increase in the number of asylum seekers in this period </w:t>
      </w:r>
      <w:r w:rsidR="00B475B8">
        <w:fldChar w:fldCharType="begin"/>
      </w:r>
      <w:r>
        <w:instrText xml:space="preserve"> ADDIN EN.CITE &lt;EndNote&gt;&lt;Cite&gt;&lt;Author&gt;Utlendingsdirektoratet&lt;/Author&gt;&lt;Year&gt;2008&lt;/Year&gt;&lt;RecNum&gt;687&lt;/RecNum&gt;&lt;DisplayText&gt;(Utlendingsdirektoratet 2008)&lt;/DisplayText&gt;&lt;record&gt;&lt;rec-number&gt;687&lt;/rec-number&gt;&lt;foreign-keys&gt;&lt;key app="EN" db-id="ws059zw27ea2scepp0hp05al9wv2vpx59xdp"&gt;687&lt;/key&gt;&lt;/foreign-keys&gt;&lt;ref-type name="Book"&gt;6&lt;/ref-type&gt;&lt;contributors&gt;&lt;authors&gt;&lt;author&gt;Utlendingsdirektoratet,&lt;/author&gt;&lt;/authors&gt;&lt;/contributors&gt;&lt;titles&gt;&lt;title&gt;De første 20 årene&lt;/title&gt;&lt;/titles&gt;&lt;pages&gt;57 s.&lt;/pages&gt;&lt;dates&gt;&lt;year&gt;2008&lt;/year&gt;&lt;/dates&gt;&lt;pub-location&gt;Oslo&lt;/pub-location&gt;&lt;publisher&gt;Utlendingsdirektoratet (UDI)&lt;/publisher&gt;&lt;urls&gt;&lt;/urls&gt;&lt;/record&gt;&lt;/Cite&gt;&lt;/EndNote&gt;</w:instrText>
      </w:r>
      <w:r w:rsidR="00B475B8">
        <w:fldChar w:fldCharType="separate"/>
      </w:r>
      <w:r>
        <w:rPr>
          <w:noProof/>
        </w:rPr>
        <w:t>(</w:t>
      </w:r>
      <w:hyperlink w:anchor="_ENREF_49" w:tooltip="Utlendingsdirektoratet, 2008 #687" w:history="1">
        <w:r w:rsidR="00337D20">
          <w:rPr>
            <w:noProof/>
          </w:rPr>
          <w:t>Utlendingsdirektoratet 2008</w:t>
        </w:r>
      </w:hyperlink>
      <w:r>
        <w:rPr>
          <w:noProof/>
        </w:rPr>
        <w:t>)</w:t>
      </w:r>
      <w:r w:rsidR="00B475B8">
        <w:fldChar w:fldCharType="end"/>
      </w:r>
      <w:r>
        <w:t xml:space="preserve">. While asylum seekers have been subject to considerable </w:t>
      </w:r>
      <w:r w:rsidR="000B6C56">
        <w:t xml:space="preserve">public </w:t>
      </w:r>
      <w:r>
        <w:t xml:space="preserve">attention </w:t>
      </w:r>
      <w:r w:rsidR="00B475B8">
        <w:fldChar w:fldCharType="begin"/>
      </w:r>
      <w:r>
        <w:instrText xml:space="preserve"> ADDIN EN.CITE &lt;EndNote&gt;&lt;Cite&gt;&lt;Author&gt;Brochmann&lt;/Author&gt;&lt;Year&gt;2010&lt;/Year&gt;&lt;RecNum&gt;685&lt;/RecNum&gt;&lt;Pages&gt;240&lt;/Pages&gt;&lt;DisplayText&gt;(Brochmann et al. 2010: 240)&lt;/DisplayText&gt;&lt;record&gt;&lt;rec-number&gt;685&lt;/rec-number&gt;&lt;foreign-keys&gt;&lt;key app="EN" db-id="ws059zw27ea2scepp0hp05al9wv2vpx59xdp"&gt;685&lt;/key&gt;&lt;/foreign-keys&gt;&lt;ref-type name="Book"&gt;6&lt;/ref-type&gt;&lt;contributors&gt;&lt;authors&gt;&lt;author&gt;Brochmann, Grete&lt;/author&gt;&lt;author&gt;Hagelund, Anniken&lt;/author&gt;&lt;author&gt;Borevi, Karen&lt;/author&gt;&lt;author&gt;Petersen, Klaus&lt;/author&gt;&lt;author&gt;Jønsson, Heidi Vad&lt;/author&gt;&lt;/authors&gt;&lt;/contributors&gt;&lt;titles&gt;&lt;title&gt;Velferdens grenser : innvandringspolitikk og velferdsstat i Skandinavia 1945-2010&lt;/title&gt;&lt;/titles&gt;&lt;pages&gt;391 s.&lt;/pages&gt;&lt;keywords&gt;&lt;keyword&gt;innvandringspolitikk velferdsstaten skandinavia norden sosiale rettigheter den nordiske modellen flerkulturelt sosial ulikhet historie&lt;/keyword&gt;&lt;keyword&gt;Norden&lt;/keyword&gt;&lt;keyword&gt;Velferdsstaten&lt;/keyword&gt;&lt;keyword&gt;Sosial velferd&lt;/keyword&gt;&lt;keyword&gt;Innvandringspolitikk&lt;/keyword&gt;&lt;/keywords&gt;&lt;dates&gt;&lt;year&gt;2010&lt;/year&gt;&lt;/dates&gt;&lt;pub-location&gt;Oslo&lt;/pub-location&gt;&lt;publisher&gt;Universitetsforlorlaget&lt;/publisher&gt;&lt;isbn&gt;978-82-15-01617-7&lt;/isbn&gt;&lt;accession-num&gt;101058047&lt;/accession-num&gt;&lt;call-num&gt;HBO HBO&amp;#xD;HVE HIVE&amp;#xD;NBO NB/DEP&amp;#xD;HHE HH/Rena&amp;#xD;HIO HIO/P35&amp;#xD;HHE HH/Hamar&amp;#xD;HIØ HIØ/hald&amp;#xD;NBO NB/BEV b&amp;#xD;HIT PORSGRUNN&amp;#xD;UJUR UJUR/IKR&amp;#xD;SSB SSB 325.48 B781&amp;#xD;HIM HiMolde 325.48 B&amp;#xD;UBIS UBIS 325.48 BRO&amp;#xD;HHE HH/HI 325.48 Bro&amp;#xD;DEPSS DEPSS 325.48 Bro&amp;#xD;HIO HIO/P48 325.48 Bro&amp;#xD;HSF HSF/FJØR 325.48 Bro&amp;#xD;HIST HIST/ALT 325.48 Bro&amp;#xD;HINT HINT/LEV 325.48 Bro&amp;#xD;HSH HSH/STORD 325.48 Bro&amp;#xD;DIAKON ND/SKOL 325.48 Br&amp;#xD;NBO NB/BRU NA/A 2010:3499&amp;#xD;HIBU HIBU/DRAM 325.48 BRO&lt;/call-num&gt;&lt;urls&gt;&lt;/urls&gt;&lt;/record&gt;&lt;/Cite&gt;&lt;/EndNote&gt;</w:instrText>
      </w:r>
      <w:r w:rsidR="00B475B8">
        <w:fldChar w:fldCharType="separate"/>
      </w:r>
      <w:r>
        <w:rPr>
          <w:noProof/>
        </w:rPr>
        <w:t>(</w:t>
      </w:r>
      <w:hyperlink w:anchor="_ENREF_7" w:tooltip="Brochmann, 2010 #685" w:history="1">
        <w:r w:rsidR="00337D20">
          <w:rPr>
            <w:noProof/>
          </w:rPr>
          <w:t>Brochmann et al. 2010: 240</w:t>
        </w:r>
      </w:hyperlink>
      <w:r>
        <w:rPr>
          <w:noProof/>
        </w:rPr>
        <w:t>)</w:t>
      </w:r>
      <w:r w:rsidR="00B475B8">
        <w:fldChar w:fldCharType="end"/>
      </w:r>
      <w:r>
        <w:t xml:space="preserve">, numerically, family migrants have been a far more important category. Between 1990 and 2008, family migrants constituted 40 per cent of all immigration to Norway; more than 150,000 persons in total </w:t>
      </w:r>
      <w:r w:rsidR="00B475B8">
        <w:fldChar w:fldCharType="begin"/>
      </w:r>
      <w:r>
        <w:instrText xml:space="preserve"> ADDIN EN.CITE &lt;EndNote&gt;&lt;Cite&gt;&lt;Author&gt;Henriksen&lt;/Author&gt;&lt;Year&gt;2010&lt;/Year&gt;&lt;RecNum&gt;695&lt;/RecNum&gt;&lt;Pages&gt;5`, 9&lt;/Pages&gt;&lt;DisplayText&gt;(Henriksen 2010: 5, 9)&lt;/DisplayText&gt;&lt;record&gt;&lt;rec-number&gt;695&lt;/rec-number&gt;&lt;foreign-keys&gt;&lt;key app="EN" db-id="ws059zw27ea2scepp0hp05al9wv2vpx59xdp"&gt;695&lt;/key&gt;&lt;/foreign-keys&gt;&lt;ref-type name="Book"&gt;6&lt;/ref-type&gt;&lt;contributors&gt;&lt;authors&gt;&lt;author&gt;Henriksen, Kristin&lt;/author&gt;&lt;/authors&gt;&lt;/contributors&gt;&lt;titles&gt;&lt;title&gt;Familieinnvandring og ekteskapsmønster 1990-2008&lt;/title&gt;&lt;secondary-title&gt;Rapporter&lt;/secondary-title&gt;&lt;/titles&gt;&lt;pages&gt;43 s.&lt;/pages&gt;&lt;keywords&gt;&lt;keyword&gt;Innvandring&lt;/keyword&gt;&lt;keyword&gt;Innvandrere&lt;/keyword&gt;&lt;keyword&gt;Ekteskap&lt;/keyword&gt;&lt;keyword&gt;Norge&lt;/keyword&gt;&lt;keyword&gt;Ungdom&lt;/keyword&gt;&lt;/keywords&gt;&lt;dates&gt;&lt;year&gt;2010&lt;/year&gt;&lt;/dates&gt;&lt;pub-location&gt;Oslo&lt;/pub-location&gt;&lt;publisher&gt;SSB&lt;/publisher&gt;&lt;isbn&gt;978-82-537-7792-4&lt;/isbn&gt;&lt;label&gt;SSB-rapport nr 3&lt;/label&gt;&lt;urls&gt;&lt;/urls&gt;&lt;/record&gt;&lt;/Cite&gt;&lt;/EndNote&gt;</w:instrText>
      </w:r>
      <w:r w:rsidR="00B475B8">
        <w:fldChar w:fldCharType="separate"/>
      </w:r>
      <w:r>
        <w:rPr>
          <w:noProof/>
        </w:rPr>
        <w:t>(</w:t>
      </w:r>
      <w:hyperlink w:anchor="_ENREF_29" w:tooltip="Henriksen, 2010 #695" w:history="1">
        <w:r w:rsidR="00337D20">
          <w:rPr>
            <w:noProof/>
          </w:rPr>
          <w:t>Henriksen 2010: 5, 9</w:t>
        </w:r>
      </w:hyperlink>
      <w:r>
        <w:rPr>
          <w:noProof/>
        </w:rPr>
        <w:t>)</w:t>
      </w:r>
      <w:r w:rsidR="00B475B8">
        <w:fldChar w:fldCharType="end"/>
      </w:r>
      <w:r>
        <w:t xml:space="preserve">. During the past decades, family immigration has </w:t>
      </w:r>
      <w:r w:rsidR="00692CD2">
        <w:t>become</w:t>
      </w:r>
      <w:r>
        <w:t xml:space="preserve"> the subject of considerable attention from policy-makers and the media </w:t>
      </w:r>
      <w:r w:rsidR="00B475B8">
        <w:fldChar w:fldCharType="begin"/>
      </w:r>
      <w:r w:rsidR="00E61AB7">
        <w:instrText xml:space="preserve"> ADDIN EN.CITE &lt;EndNote&gt;&lt;Cite&gt;&lt;Author&gt;Hagelund&lt;/Author&gt;&lt;Year&gt;2008&lt;/Year&gt;&lt;RecNum&gt;591&lt;/RecNum&gt;&lt;DisplayText&gt;(Gudbrandsen 2011; Hagelund 2008)&lt;/DisplayText&gt;&lt;record&gt;&lt;rec-number&gt;591&lt;/rec-number&gt;&lt;foreign-keys&gt;&lt;key app="EN" db-id="ws059zw27ea2scepp0hp05al9wv2vpx59xdp"&gt;591&lt;/key&gt;&lt;/foreign-keys&gt;&lt;ref-type name="Book Section"&gt;5&lt;/ref-type&gt;&lt;contributors&gt;&lt;authors&gt;&lt;author&gt;Hagelund, Anniken&lt;/author&gt;&lt;/authors&gt;&lt;secondary-authors&gt;&lt;author&gt;Grillo, Ralph&lt;/author&gt;&lt;/secondary-authors&gt;&lt;/contributors&gt;&lt;titles&gt;&lt;title&gt;&amp;quot;For Women and Children!&amp;quot; The Family Immigration Politics in Scandinavia&lt;/title&gt;&lt;secondary-title&gt;The Family in Question : Immigrant and Ethnic Minorities in Multicultural Europe&lt;/secondary-title&gt;&lt;/titles&gt;&lt;pages&gt;71-88&lt;/pages&gt;&lt;keywords&gt;&lt;keyword&gt;familier sosialantropologi antropologi Europa etnisitet minoriteter multikulturelle samfunn innvandrere immigranter mangfold integrering familier slektskap familiegjenforening&lt;/keyword&gt;&lt;/keywords&gt;&lt;dates&gt;&lt;year&gt;2008&lt;/year&gt;&lt;/dates&gt;&lt;pub-location&gt;Amsterdam&lt;/pub-location&gt;&lt;publisher&gt;Amsterdam University Press&lt;/publisher&gt;&lt;isbn&gt;978-90-5356-869-9&lt;/isbn&gt;&lt;accession-num&gt;090184130&lt;/accession-num&gt;&lt;call-num&gt;UHS UHS 306.85094 Fam&amp;#xD;UBTØ UBT/KS 317.6 Fam&amp;#xD;NBO NBO 306.85094 Fam&lt;/call-num&gt;&lt;label&gt;Notat i Ebray&lt;/label&gt;&lt;urls&gt;&lt;/urls&gt;&lt;/record&gt;&lt;/Cite&gt;&lt;Cite&gt;&lt;Author&gt;Gudbrandsen&lt;/Author&gt;&lt;Year&gt;2011&lt;/Year&gt;&lt;RecNum&gt;954&lt;/RecNum&gt;&lt;record&gt;&lt;rec-number&gt;954&lt;/rec-number&gt;&lt;foreign-keys&gt;&lt;key app="EN" db-id="ws059zw27ea2scepp0hp05al9wv2vpx59xdp"&gt;954&lt;/key&gt;&lt;/foreign-keys&gt;&lt;ref-type name="Journal Article"&gt;17&lt;/ref-type&gt;&lt;contributors&gt;&lt;authors&gt;&lt;author&gt;Gudbrandsen, Frøy&lt;/author&gt;&lt;/authors&gt;&lt;/contributors&gt;&lt;titles&gt;&lt;title&gt;Pressens rolle i familieinnvandringspolitikken i Norge og Sverige - En politisk aktør?&lt;/title&gt;&lt;secondary-title&gt;Nytt norsk tidsskrift&lt;/secondary-title&gt;&lt;/titles&gt;&lt;periodical&gt;&lt;full-title&gt;Nytt norsk tidsskrift&lt;/full-title&gt;&lt;/periodical&gt;&lt;volume&gt;4/2011&lt;/volume&gt;&lt;dates&gt;&lt;year&gt;2011&lt;/year&gt;&lt;/dates&gt;&lt;label&gt;Artikkel nr 249 (eiga katalogisering)&lt;/label&gt;&lt;urls&gt;&lt;/urls&gt;&lt;/record&gt;&lt;/Cite&gt;&lt;/EndNote&gt;</w:instrText>
      </w:r>
      <w:r w:rsidR="00B475B8">
        <w:fldChar w:fldCharType="separate"/>
      </w:r>
      <w:r w:rsidR="002C33C5">
        <w:rPr>
          <w:noProof/>
        </w:rPr>
        <w:t>(</w:t>
      </w:r>
      <w:hyperlink w:anchor="_ENREF_25" w:tooltip="Gudbrandsen, 2011 #954" w:history="1">
        <w:r w:rsidR="00337D20">
          <w:rPr>
            <w:noProof/>
          </w:rPr>
          <w:t>Gudbrandsen 2011</w:t>
        </w:r>
      </w:hyperlink>
      <w:r w:rsidR="002C33C5">
        <w:rPr>
          <w:noProof/>
        </w:rPr>
        <w:t xml:space="preserve">; </w:t>
      </w:r>
      <w:hyperlink w:anchor="_ENREF_27" w:tooltip="Hagelund, 2008 #591" w:history="1">
        <w:r w:rsidR="00337D20">
          <w:rPr>
            <w:noProof/>
          </w:rPr>
          <w:t>Hagelund 2008</w:t>
        </w:r>
      </w:hyperlink>
      <w:r w:rsidR="002C33C5">
        <w:rPr>
          <w:noProof/>
        </w:rPr>
        <w:t>)</w:t>
      </w:r>
      <w:r w:rsidR="00B475B8">
        <w:fldChar w:fldCharType="end"/>
      </w:r>
      <w:r>
        <w:t>.</w:t>
      </w:r>
      <w:r>
        <w:rPr>
          <w:rStyle w:val="EndnoteReference"/>
        </w:rPr>
        <w:endnoteReference w:id="6"/>
      </w:r>
    </w:p>
    <w:p w:rsidR="007041F3" w:rsidRDefault="007041F3" w:rsidP="002D5107">
      <w:pPr>
        <w:spacing w:line="480" w:lineRule="auto"/>
        <w:ind w:firstLine="708"/>
        <w:jc w:val="both"/>
      </w:pPr>
      <w:r>
        <w:t xml:space="preserve">Compared to other Norwegian public institutions, the Directorate of Immigration has a poor reputation </w:t>
      </w:r>
      <w:r w:rsidR="00B475B8">
        <w:fldChar w:fldCharType="begin"/>
      </w:r>
      <w:r>
        <w:instrText xml:space="preserve"> ADDIN EN.CITE &lt;EndNote&gt;&lt;Cite&gt;&lt;Author&gt;Apeland Informasjon AS&lt;/Author&gt;&lt;Year&gt;2010&lt;/Year&gt;&lt;RecNum&gt;947&lt;/RecNum&gt;&lt;DisplayText&gt;(Apeland Informasjon AS 2010)&lt;/DisplayText&gt;&lt;record&gt;&lt;rec-number&gt;947&lt;/rec-number&gt;&lt;foreign-keys&gt;&lt;key app="EN" db-id="ws059zw27ea2scepp0hp05al9wv2vpx59xdp"&gt;947&lt;/key&gt;&lt;/foreign-keys&gt;&lt;ref-type name="Report"&gt;27&lt;/ref-type&gt;&lt;contributors&gt;&lt;authors&gt;&lt;author&gt;Apeland Informasjon AS, &lt;/author&gt;&lt;/authors&gt;&lt;tertiary-authors&gt;&lt;author&gt;Apeland Informasjon AS&lt;/author&gt;&lt;/tertiary-authors&gt;&lt;/contributors&gt;&lt;titles&gt;&lt;title&gt;Resultater RepTrak Offentlig 2010: Omdømmet til 50 norske offentlige virksomheter&lt;/title&gt;&lt;secondary-title&gt;RepTrak Norge&lt;/secondary-title&gt;&lt;/titles&gt;&lt;dates&gt;&lt;year&gt;2010&lt;/year&gt;&lt;/dates&gt;&lt;publisher&gt;Apeland Informasjon AS&lt;/publisher&gt;&lt;urls&gt;&lt;related-urls&gt;&lt;url&gt;http://www.apeland.no/filer/RepTrak-Offentlig-2010-resultater.pdf&lt;/url&gt;&lt;/related-urls&gt;&lt;/urls&gt;&lt;access-date&gt;05.06.2011&lt;/access-date&gt;&lt;/record&gt;&lt;/Cite&gt;&lt;/EndNote&gt;</w:instrText>
      </w:r>
      <w:r w:rsidR="00B475B8">
        <w:fldChar w:fldCharType="separate"/>
      </w:r>
      <w:r>
        <w:rPr>
          <w:noProof/>
        </w:rPr>
        <w:t>(</w:t>
      </w:r>
      <w:hyperlink w:anchor="_ENREF_2" w:tooltip="Apeland Informasjon AS, 2010 #947" w:history="1">
        <w:r w:rsidR="00337D20">
          <w:rPr>
            <w:noProof/>
          </w:rPr>
          <w:t>Apeland Informasjon AS 2010</w:t>
        </w:r>
      </w:hyperlink>
      <w:r>
        <w:rPr>
          <w:noProof/>
        </w:rPr>
        <w:t>)</w:t>
      </w:r>
      <w:r w:rsidR="00B475B8">
        <w:fldChar w:fldCharType="end"/>
      </w:r>
      <w:r>
        <w:t>, and has faced recurrent criticism from the media, the M</w:t>
      </w:r>
      <w:r w:rsidRPr="002A526D">
        <w:t>inistries</w:t>
      </w:r>
      <w:r>
        <w:t xml:space="preserve"> and the public </w:t>
      </w:r>
      <w:r w:rsidR="00B475B8">
        <w:fldChar w:fldCharType="begin">
          <w:fldData xml:space="preserve">PEVuZE5vdGU+PENpdGU+PEF1dGhvcj5DaHJpc3RlbnNlbjwvQXV0aG9yPjxZZWFyPjIwMDY8L1ll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</w:fldData>
        </w:fldChar>
      </w:r>
      <w:r>
        <w:instrText xml:space="preserve"> ADDIN EN.CITE </w:instrText>
      </w:r>
      <w:r w:rsidR="00B475B8">
        <w:fldChar w:fldCharType="begin">
          <w:fldData xml:space="preserve">PEVuZE5vdGU+PENpdGU+PEF1dGhvcj5DaHJpc3RlbnNlbjwvQXV0aG9yPjxZZWFyPjIwMDY8L1ll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</w:fldData>
        </w:fldChar>
      </w:r>
      <w:r>
        <w:instrText xml:space="preserve"> ADDIN EN.CITE.DATA </w:instrText>
      </w:r>
      <w:r w:rsidR="00B475B8">
        <w:fldChar w:fldCharType="end"/>
      </w:r>
      <w:r w:rsidR="00B475B8">
        <w:fldChar w:fldCharType="separate"/>
      </w:r>
      <w:r>
        <w:rPr>
          <w:noProof/>
        </w:rPr>
        <w:t>(</w:t>
      </w:r>
      <w:hyperlink w:anchor="_ENREF_9" w:tooltip="Christensen, 2006 #690" w:history="1">
        <w:r w:rsidR="00337D20">
          <w:rPr>
            <w:noProof/>
          </w:rPr>
          <w:t>Christensen et al. 2006</w:t>
        </w:r>
      </w:hyperlink>
      <w:r>
        <w:rPr>
          <w:noProof/>
        </w:rPr>
        <w:t xml:space="preserve">; </w:t>
      </w:r>
      <w:hyperlink w:anchor="_ENREF_22" w:tooltip="Fuglerud, 2003 #453" w:history="1">
        <w:r w:rsidR="00337D20">
          <w:rPr>
            <w:noProof/>
          </w:rPr>
          <w:t>Fuglerud 2003</w:t>
        </w:r>
      </w:hyperlink>
      <w:r>
        <w:rPr>
          <w:noProof/>
        </w:rPr>
        <w:t xml:space="preserve">; </w:t>
      </w:r>
      <w:hyperlink w:anchor="_ENREF_49" w:tooltip="Utlendingsdirektoratet, 2008 #687" w:history="1">
        <w:r w:rsidR="00337D20">
          <w:rPr>
            <w:noProof/>
          </w:rPr>
          <w:t>Utlendingsdirektoratet 2008</w:t>
        </w:r>
      </w:hyperlink>
      <w:r>
        <w:rPr>
          <w:noProof/>
        </w:rPr>
        <w:t>)</w:t>
      </w:r>
      <w:r w:rsidR="00B475B8">
        <w:fldChar w:fldCharType="end"/>
      </w:r>
      <w:r>
        <w:t xml:space="preserve">. </w:t>
      </w:r>
      <w:r w:rsidRPr="00356C96">
        <w:t>In 2006, the Ministry initiated an investigation</w:t>
      </w:r>
      <w:r>
        <w:t xml:space="preserve"> which concluded that the Directorate had breached legal guidelines and had been too liberal in its law enforcement </w:t>
      </w:r>
      <w:r w:rsidR="00B475B8">
        <w:fldChar w:fldCharType="begin"/>
      </w:r>
      <w:r>
        <w:instrText xml:space="preserve"> ADDIN EN.CITE &lt;EndNote&gt;&lt;Cite&gt;&lt;Author&gt;Graver&lt;/Author&gt;&lt;Year&gt;2006&lt;/Year&gt;&lt;RecNum&gt;689&lt;/RecNum&gt;&lt;DisplayText&gt;(Graver 2006)&lt;/DisplayText&gt;&lt;record&gt;&lt;rec-number&gt;689&lt;/rec-number&gt;&lt;foreign-keys&gt;&lt;key app="EN" db-id="ws059zw27ea2scepp0hp05al9wv2vpx59xdp"&gt;689&lt;/key&gt;&lt;/foreign-keys&gt;&lt;ref-type name="Book"&gt;6&lt;/ref-type&gt;&lt;contributors&gt;&lt;authors&gt;&lt;author&gt;Graver, Hans Petter&lt;/author&gt;&lt;/authors&gt;&lt;/contributors&gt;&lt;titles&gt;&lt;title&gt;Gransking av utlendingsdirektoratet: utredning fra en granskingskommisjon oppnevnt ved kongelig resolusjon 7. april 2006 : avgitt til Arbeids- og inkluderingsdepartementet 23. juni 2006&lt;/title&gt;&lt;secondary-title&gt;Norges offentlige utredninger&lt;/secondary-title&gt;&lt;/titles&gt;&lt;pages&gt;93 s.&lt;/pages&gt;&lt;keywords&gt;&lt;keyword&gt;utlendingsdirektoratet&lt;/keyword&gt;&lt;keyword&gt;gransking&lt;/keyword&gt;&lt;keyword&gt;asylrett&lt;/keyword&gt;&lt;keyword&gt;utlendinger&lt;/keyword&gt;&lt;keyword&gt;rettsstilling&lt;/keyword&gt;&lt;/keywords&gt;&lt;dates&gt;&lt;year&gt;2006&lt;/year&gt;&lt;/dates&gt;&lt;pub-location&gt;Oslo&lt;/pub-location&gt;&lt;publisher&gt;Statens forvaltningstjeneste.&lt;/publisher&gt;&lt;urls&gt;&lt;/urls&gt;&lt;/record&gt;&lt;/Cite&gt;&lt;/EndNote&gt;</w:instrText>
      </w:r>
      <w:r w:rsidR="00B475B8">
        <w:fldChar w:fldCharType="separate"/>
      </w:r>
      <w:r>
        <w:rPr>
          <w:noProof/>
        </w:rPr>
        <w:t>(</w:t>
      </w:r>
      <w:hyperlink w:anchor="_ENREF_24" w:tooltip="Graver, 2006 #689" w:history="1">
        <w:r w:rsidR="00337D20">
          <w:rPr>
            <w:noProof/>
          </w:rPr>
          <w:t>Graver 2006</w:t>
        </w:r>
      </w:hyperlink>
      <w:r>
        <w:rPr>
          <w:noProof/>
        </w:rPr>
        <w:t>)</w:t>
      </w:r>
      <w:r w:rsidR="00B475B8">
        <w:fldChar w:fldCharType="end"/>
      </w:r>
      <w:r>
        <w:t>. Media, on the other hand, ten</w:t>
      </w:r>
      <w:r w:rsidRPr="00EF2DC9">
        <w:t>d</w:t>
      </w:r>
      <w:r>
        <w:t xml:space="preserve">s to characterise the decisions of the immigration administration as racist, barbaric and heartless </w:t>
      </w:r>
      <w:r w:rsidR="00B475B8">
        <w:fldChar w:fldCharType="begin">
          <w:fldData xml:space="preserve">PEVuZE5vdGU+PENpdGU+PEF1dGhvcj5GdWdsZXJ1ZDwvQXV0aG9yPjxZZWFyPjIwMDM8L1llYXI+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</w:fldData>
        </w:fldChar>
      </w:r>
      <w:r>
        <w:instrText xml:space="preserve"> ADDIN EN.CITE </w:instrText>
      </w:r>
      <w:r w:rsidR="00B475B8">
        <w:fldChar w:fldCharType="begin">
          <w:fldData xml:space="preserve">PEVuZE5vdGU+PENpdGU+PEF1dGhvcj5GdWdsZXJ1ZDwvQXV0aG9yPjxZZWFyPjIwMDM8L1llYXI+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</w:fldData>
        </w:fldChar>
      </w:r>
      <w:r>
        <w:instrText xml:space="preserve"> ADDIN EN.CITE.DATA </w:instrText>
      </w:r>
      <w:r w:rsidR="00B475B8">
        <w:fldChar w:fldCharType="end"/>
      </w:r>
      <w:r w:rsidR="00B475B8">
        <w:fldChar w:fldCharType="separate"/>
      </w:r>
      <w:r>
        <w:rPr>
          <w:noProof/>
        </w:rPr>
        <w:t>(</w:t>
      </w:r>
      <w:hyperlink w:anchor="_ENREF_22" w:tooltip="Fuglerud, 2003 #453" w:history="1">
        <w:r w:rsidR="00337D20">
          <w:rPr>
            <w:noProof/>
          </w:rPr>
          <w:t>Fuglerud 2003: 139</w:t>
        </w:r>
      </w:hyperlink>
      <w:r>
        <w:rPr>
          <w:noProof/>
        </w:rPr>
        <w:t>)</w:t>
      </w:r>
      <w:r w:rsidR="00B475B8">
        <w:fldChar w:fldCharType="end"/>
      </w:r>
      <w:r>
        <w:t xml:space="preserve">, and most newspaper articles about family migration portray the individual applicant as a victim of restrictive immigration policies </w:t>
      </w:r>
      <w:r w:rsidR="00B475B8">
        <w:fldChar w:fldCharType="begin"/>
      </w:r>
      <w:r>
        <w:instrText xml:space="preserve"> ADDIN EN.CITE &lt;EndNote&gt;&lt;Cite&gt;&lt;Author&gt;Gudbrandsen&lt;/Author&gt;&lt;Year&gt;2011&lt;/Year&gt;&lt;RecNum&gt;954&lt;/RecNum&gt;&lt;DisplayText&gt;(Gudbrandsen 2011)&lt;/DisplayText&gt;&lt;record&gt;&lt;rec-number&gt;954&lt;/rec-number&gt;&lt;foreign-keys&gt;&lt;key app="EN" db-id="ws059zw27ea2scepp0hp05al9wv2vpx59xdp"&gt;954&lt;/key&gt;&lt;/foreign-keys&gt;&lt;ref-type name="Journal Article"&gt;17&lt;/ref-type&gt;&lt;contributors&gt;&lt;authors&gt;&lt;author&gt;Gudbrandsen, Frøy&lt;/author&gt;&lt;/authors&gt;&lt;/contributors&gt;&lt;titles&gt;&lt;title&gt;Pressens rolle i familieinnvandringspolitikken i Norge og Sverige - En politisk aktør?&lt;/title&gt;&lt;secondary-title&gt;Nytt norsk tidsskrift&lt;/secondary-title&gt;&lt;/titles&gt;&lt;periodical&gt;&lt;full-title&gt;Nytt norsk tidsskrift&lt;/full-title&gt;&lt;/periodical&gt;&lt;volume&gt;4/2011&lt;/volume&gt;&lt;dates&gt;&lt;year&gt;2011&lt;/year&gt;&lt;/dates&gt;&lt;label&gt;Artikkel nr 249 (eiga katalogisering)&lt;/label&gt;&lt;urls&gt;&lt;/urls&gt;&lt;/record&gt;&lt;/Cite&gt;&lt;/EndNote&gt;</w:instrText>
      </w:r>
      <w:r w:rsidR="00B475B8">
        <w:fldChar w:fldCharType="separate"/>
      </w:r>
      <w:r>
        <w:rPr>
          <w:noProof/>
        </w:rPr>
        <w:t>(</w:t>
      </w:r>
      <w:hyperlink w:anchor="_ENREF_25" w:tooltip="Gudbrandsen, 2011 #954" w:history="1">
        <w:r w:rsidR="00337D20">
          <w:rPr>
            <w:noProof/>
          </w:rPr>
          <w:t>Gudbrandsen 2011</w:t>
        </w:r>
      </w:hyperlink>
      <w:r>
        <w:rPr>
          <w:noProof/>
        </w:rPr>
        <w:t>)</w:t>
      </w:r>
      <w:r w:rsidR="00B475B8">
        <w:fldChar w:fldCharType="end"/>
      </w:r>
      <w:r>
        <w:t xml:space="preserve">. According to its employees, the Directorate is criticised by some for being too strict, and by others for being too soft </w:t>
      </w:r>
      <w:r w:rsidR="00B475B8">
        <w:fldChar w:fldCharType="begin"/>
      </w:r>
      <w:r>
        <w:instrText xml:space="preserve"> ADDIN EN.CITE &lt;EndNote&gt;&lt;Cite&gt;&lt;Author&gt;Øverås&lt;/Author&gt;&lt;Year&gt;2005&lt;/Year&gt;&lt;RecNum&gt;692&lt;/RecNum&gt;&lt;Pages&gt;54&lt;/Pages&gt;&lt;DisplayText&gt;(Øverås and Westborg 2005: 54)&lt;/DisplayText&gt;&lt;record&gt;&lt;rec-number&gt;692&lt;/rec-number&gt;&lt;foreign-keys&gt;&lt;key app="EN" db-id="ws059zw27ea2scepp0hp05al9wv2vpx59xdp"&gt;692&lt;/key&gt;&lt;/foreign-keys&gt;&lt;ref-type name="Thesis"&gt;32&lt;/ref-type&gt;&lt;contributors&gt;&lt;authors&gt;&lt;author&gt;Øverås, Maria Alstad&lt;/author&gt;&lt;author&gt;Westborg, Gøril&lt;/author&gt;&lt;/authors&gt;&lt;/contributors&gt;&lt;titles&gt;&lt;title&gt;Møte med traumehistorier: illustrert ved dybdeintervju med saksbehandlere i UDI&lt;/title&gt;&lt;secondary-title&gt;Department of Psychology&lt;/secondary-title&gt;&lt;/titles&gt;&lt;pages&gt;94 s.&lt;/pages&gt;&lt;keywords&gt;&lt;keyword&gt;Hovedoppgaver&lt;/keyword&gt;&lt;keyword&gt;psykologi&lt;/keyword&gt;&lt;keyword&gt;arbeidsvilkår&lt;/keyword&gt;&lt;keyword&gt;saksbehandlere&lt;/keyword&gt;&lt;keyword&gt;asylsøkere&lt;/keyword&gt;&lt;keyword&gt;traumehistorier&lt;/keyword&gt;&lt;/keywords&gt;&lt;dates&gt;&lt;year&gt;2005&lt;/year&gt;&lt;/dates&gt;&lt;pub-location&gt;Oslo&lt;/pub-location&gt;&lt;publisher&gt;University of Oslo&lt;/publisher&gt;&lt;work-type&gt;Master thesis&lt;/work-type&gt;&lt;urls&gt;&lt;/urls&gt;&lt;/record&gt;&lt;/Cite&gt;&lt;/EndNote&gt;</w:instrText>
      </w:r>
      <w:r w:rsidR="00B475B8">
        <w:fldChar w:fldCharType="separate"/>
      </w:r>
      <w:r>
        <w:rPr>
          <w:noProof/>
        </w:rPr>
        <w:t>(</w:t>
      </w:r>
      <w:hyperlink w:anchor="_ENREF_54" w:tooltip="Øverås, 2005 #692" w:history="1">
        <w:r w:rsidR="00337D20">
          <w:rPr>
            <w:noProof/>
          </w:rPr>
          <w:t>Øverås and Westborg 2005: 54</w:t>
        </w:r>
      </w:hyperlink>
      <w:r>
        <w:rPr>
          <w:noProof/>
        </w:rPr>
        <w:t>)</w:t>
      </w:r>
      <w:r w:rsidR="00B475B8">
        <w:fldChar w:fldCharType="end"/>
      </w:r>
      <w:r>
        <w:t xml:space="preserve">. Precisely because of this, improving the organisation’s image has been a central concern for its managers </w:t>
      </w:r>
      <w:r w:rsidR="00B475B8">
        <w:fldChar w:fldCharType="begin"/>
      </w:r>
      <w:r>
        <w:instrText xml:space="preserve"> ADDIN EN.CITE &lt;EndNote&gt;&lt;Cite&gt;&lt;Author&gt;Utlendingsdirektoratet&lt;/Author&gt;&lt;Year&gt;2008&lt;/Year&gt;&lt;RecNum&gt;687&lt;/RecNum&gt;&lt;DisplayText&gt;(Utlendingsdirektoratet 2008)&lt;/DisplayText&gt;&lt;record&gt;&lt;rec-number&gt;687&lt;/rec-number&gt;&lt;foreign-keys&gt;&lt;key app="EN" db-id="ws059zw27ea2scepp0hp05al9wv2vpx59xdp"&gt;687&lt;/key&gt;&lt;/foreign-keys&gt;&lt;ref-type name="Book"&gt;6&lt;/ref-type&gt;&lt;contributors&gt;&lt;authors&gt;&lt;author&gt;Utlendingsdirektoratet,&lt;/author&gt;&lt;/authors&gt;&lt;/contributors&gt;&lt;titles&gt;&lt;title&gt;De første 20 årene&lt;/title&gt;&lt;/titles&gt;&lt;pages&gt;57 s.&lt;/pages&gt;&lt;dates&gt;&lt;year&gt;2008&lt;/year&gt;&lt;/dates&gt;&lt;pub-location&gt;Oslo&lt;/pub-location&gt;&lt;publisher&gt;Utlendingsdirektoratet (UDI)&lt;/publisher&gt;&lt;urls&gt;&lt;/urls&gt;&lt;/record&gt;&lt;/Cite&gt;&lt;/EndNote&gt;</w:instrText>
      </w:r>
      <w:r w:rsidR="00B475B8">
        <w:fldChar w:fldCharType="separate"/>
      </w:r>
      <w:r>
        <w:rPr>
          <w:noProof/>
        </w:rPr>
        <w:t>(</w:t>
      </w:r>
      <w:hyperlink w:anchor="_ENREF_49" w:tooltip="Utlendingsdirektoratet, 2008 #687" w:history="1">
        <w:r w:rsidR="00337D20">
          <w:rPr>
            <w:noProof/>
          </w:rPr>
          <w:t>Utlendingsdirektoratet 2008</w:t>
        </w:r>
      </w:hyperlink>
      <w:r>
        <w:rPr>
          <w:noProof/>
        </w:rPr>
        <w:t>)</w:t>
      </w:r>
      <w:r w:rsidR="00B475B8">
        <w:fldChar w:fldCharType="end"/>
      </w:r>
      <w:r>
        <w:t>.</w:t>
      </w:r>
    </w:p>
    <w:p w:rsidR="007041F3" w:rsidRDefault="007041F3" w:rsidP="002D5107">
      <w:pPr>
        <w:spacing w:line="480" w:lineRule="auto"/>
        <w:ind w:firstLine="708"/>
        <w:jc w:val="both"/>
      </w:pPr>
      <w:r>
        <w:t xml:space="preserve">The Directorate of Immigration has more than 1200 employees. For many employees, this is their first post-graduation </w:t>
      </w:r>
      <w:r w:rsidR="00B17AF0">
        <w:t>employment</w:t>
      </w:r>
      <w:r>
        <w:t xml:space="preserve"> and it is seen as a stepping stone to a future career in the central bureaucracy or as a lawyer. The majority of employees have a Master’s degree in social science or law, and their main task is to assess case files </w:t>
      </w:r>
      <w:r w:rsidR="00B475B8">
        <w:fldChar w:fldCharType="begin">
          <w:fldData xml:space="preserve">PEVuZE5vdGU+PENpdGU+PEF1dGhvcj5GdWdsZXJ1ZDwvQXV0aG9yPjxZZWFyPjIwMDM8L1llYXI+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</w:fldData>
        </w:fldChar>
      </w:r>
      <w:r>
        <w:instrText xml:space="preserve"> ADDIN EN.CITE </w:instrText>
      </w:r>
      <w:r w:rsidR="00B475B8">
        <w:fldChar w:fldCharType="begin">
          <w:fldData xml:space="preserve">PEVuZE5vdGU+PENpdGU+PEF1dGhvcj5GdWdsZXJ1ZDwvQXV0aG9yPjxZZWFyPjIwMDM8L1llYXI+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</w:fldData>
        </w:fldChar>
      </w:r>
      <w:r>
        <w:instrText xml:space="preserve"> ADDIN EN.CITE.DATA </w:instrText>
      </w:r>
      <w:r w:rsidR="00B475B8">
        <w:fldChar w:fldCharType="end"/>
      </w:r>
      <w:r w:rsidR="00B475B8">
        <w:fldChar w:fldCharType="separate"/>
      </w:r>
      <w:r>
        <w:rPr>
          <w:noProof/>
        </w:rPr>
        <w:t>(</w:t>
      </w:r>
      <w:hyperlink w:anchor="_ENREF_3" w:tooltip="ASU, 2010 #807" w:history="1">
        <w:r w:rsidR="00337D20">
          <w:rPr>
            <w:noProof/>
          </w:rPr>
          <w:t>ASU 2010</w:t>
        </w:r>
      </w:hyperlink>
      <w:r>
        <w:rPr>
          <w:noProof/>
        </w:rPr>
        <w:t xml:space="preserve">; </w:t>
      </w:r>
      <w:hyperlink w:anchor="_ENREF_22" w:tooltip="Fuglerud, 2003 #453" w:history="1">
        <w:r w:rsidR="00337D20">
          <w:rPr>
            <w:noProof/>
          </w:rPr>
          <w:t>Fuglerud 2003: 143</w:t>
        </w:r>
      </w:hyperlink>
      <w:r>
        <w:rPr>
          <w:noProof/>
        </w:rPr>
        <w:t>)</w:t>
      </w:r>
      <w:r w:rsidR="00B475B8">
        <w:fldChar w:fldCharType="end"/>
      </w:r>
      <w:r>
        <w:t xml:space="preserve">. All new employees are introduced to the </w:t>
      </w:r>
      <w:r w:rsidRPr="00356C96">
        <w:t>organisation</w:t>
      </w:r>
      <w:r>
        <w:t>’</w:t>
      </w:r>
      <w:r w:rsidRPr="00356C96">
        <w:t>s et</w:t>
      </w:r>
      <w:r>
        <w:t>hical guidelines, which stress</w:t>
      </w:r>
      <w:r w:rsidRPr="00356C96">
        <w:t xml:space="preserve"> </w:t>
      </w:r>
      <w:r>
        <w:t xml:space="preserve">loyalty to the employer as well as </w:t>
      </w:r>
      <w:r w:rsidRPr="00356C96">
        <w:t>the bureaucrats’</w:t>
      </w:r>
      <w:r>
        <w:t xml:space="preserve"> </w:t>
      </w:r>
      <w:r w:rsidRPr="00356C96">
        <w:t xml:space="preserve">individual responsibility </w:t>
      </w:r>
      <w:r>
        <w:t xml:space="preserve">for ethical reflection </w:t>
      </w:r>
      <w:r w:rsidR="00B475B8">
        <w:fldChar w:fldCharType="begin"/>
      </w:r>
      <w:r>
        <w:instrText xml:space="preserve"> ADDIN EN.CITE &lt;EndNote&gt;&lt;Cite&gt;&lt;Author&gt;Utlendingsdirektoratet&lt;/Author&gt;&lt;Year&gt;2007&lt;/Year&gt;&lt;RecNum&gt;953&lt;/RecNum&gt;&lt;DisplayText&gt;(Utlendingsdirektoratet 2007)&lt;/DisplayText&gt;&lt;record&gt;&lt;rec-number&gt;953&lt;/rec-number&gt;&lt;foreign-keys&gt;&lt;key app="EN" db-id="ws059zw27ea2scepp0hp05al9wv2vpx59xdp"&gt;953&lt;/key&gt;&lt;/foreign-keys&gt;&lt;ref-type name="Report"&gt;27&lt;/ref-type&gt;&lt;contributors&gt;&lt;authors&gt;&lt;author&gt;Utlendingsdirektoratet, &lt;/author&gt;&lt;/authors&gt;&lt;secondary-authors&gt;&lt;author&gt;UDI&lt;/author&gt;&lt;/secondary-authors&gt;&lt;tertiary-authors&gt;&lt;author&gt;Utlendingsdirektoratet&lt;/author&gt;&lt;/tertiary-authors&gt;&lt;/contributors&gt;&lt;titles&gt;&lt;title&gt;Etiske retningslinjer&lt;/title&gt;&lt;/titles&gt;&lt;pages&gt;20&lt;/pages&gt;&lt;dates&gt;&lt;year&gt;2007&lt;/year&gt;&lt;/dates&gt;&lt;pub-location&gt;Oslo&lt;/pub-location&gt;&lt;publisher&gt;Utlendingsdirektoratet&lt;/publisher&gt;&lt;urls&gt;&lt;/urls&gt;&lt;/record&gt;&lt;/Cite&gt;&lt;/EndNote&gt;</w:instrText>
      </w:r>
      <w:r w:rsidR="00B475B8">
        <w:fldChar w:fldCharType="separate"/>
      </w:r>
      <w:r>
        <w:rPr>
          <w:noProof/>
        </w:rPr>
        <w:t>(</w:t>
      </w:r>
      <w:hyperlink w:anchor="_ENREF_48" w:tooltip="Utlendingsdirektoratet, 2007 #953" w:history="1">
        <w:r w:rsidR="00337D20">
          <w:rPr>
            <w:noProof/>
          </w:rPr>
          <w:t>Utlendingsdirektoratet 2007</w:t>
        </w:r>
      </w:hyperlink>
      <w:r>
        <w:rPr>
          <w:noProof/>
        </w:rPr>
        <w:t>)</w:t>
      </w:r>
      <w:r w:rsidR="00B475B8">
        <w:fldChar w:fldCharType="end"/>
      </w:r>
      <w:r>
        <w:t>.</w:t>
      </w:r>
    </w:p>
    <w:p w:rsidR="007041F3" w:rsidRDefault="007041F3" w:rsidP="00B17AF0">
      <w:pPr>
        <w:spacing w:line="480" w:lineRule="auto"/>
        <w:ind w:firstLine="708"/>
        <w:jc w:val="both"/>
      </w:pPr>
      <w:r>
        <w:t xml:space="preserve">The Directorate of Immigration is not a ‘street-level bureaucracy’ </w:t>
      </w:r>
      <w:r w:rsidR="00B475B8">
        <w:fldChar w:fldCharType="begin">
          <w:fldData xml:space="preserve">PEVuZE5vdGU+PENpdGU+PEF1dGhvcj5MaXBza3k8L0F1dGhvcj48WWVhcj4xOTgwPC9ZZWFyPjxS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</w:fldData>
        </w:fldChar>
      </w:r>
      <w:r w:rsidR="00E61AB7">
        <w:instrText xml:space="preserve"> ADDIN EN.CITE </w:instrText>
      </w:r>
      <w:r w:rsidR="00B475B8">
        <w:fldChar w:fldCharType="begin">
          <w:fldData xml:space="preserve">PEVuZE5vdGU+PENpdGU+PEF1dGhvcj5MaXBza3k8L0F1dGhvcj48WWVhcj4xOTgwPC9ZZWFyPjxS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</w:fldData>
        </w:fldChar>
      </w:r>
      <w:r w:rsidR="00E61AB7">
        <w:instrText xml:space="preserve"> ADDIN EN.CITE.DATA </w:instrText>
      </w:r>
      <w:r w:rsidR="00B475B8">
        <w:fldChar w:fldCharType="end"/>
      </w:r>
      <w:r w:rsidR="00B475B8">
        <w:fldChar w:fldCharType="separate"/>
      </w:r>
      <w:r>
        <w:rPr>
          <w:noProof/>
        </w:rPr>
        <w:t>(</w:t>
      </w:r>
      <w:hyperlink w:anchor="_ENREF_36" w:tooltip="Lipsky, 1980 #483" w:history="1">
        <w:r w:rsidR="00337D20">
          <w:rPr>
            <w:noProof/>
          </w:rPr>
          <w:t>Lipsky 1980</w:t>
        </w:r>
      </w:hyperlink>
      <w:r>
        <w:rPr>
          <w:noProof/>
        </w:rPr>
        <w:t>)</w:t>
      </w:r>
      <w:r w:rsidR="00B475B8">
        <w:fldChar w:fldCharType="end"/>
      </w:r>
      <w:r>
        <w:t xml:space="preserve"> where low level bureaucrats meet clients fact-to-face. While </w:t>
      </w:r>
      <w:r w:rsidR="00B17AF0">
        <w:t xml:space="preserve">the police and Norwegian embassy personnel interviews applicants, </w:t>
      </w:r>
      <w:r>
        <w:t>executive officers in the Family Immigrati</w:t>
      </w:r>
      <w:r w:rsidR="00B17AF0">
        <w:t>on Area process case files</w:t>
      </w:r>
      <w:r>
        <w:t xml:space="preserve"> and do not have</w:t>
      </w:r>
      <w:r w:rsidR="00B17AF0">
        <w:t xml:space="preserve"> direct contact with applicants</w:t>
      </w:r>
      <w:r>
        <w:t>. T</w:t>
      </w:r>
      <w:r w:rsidRPr="00AF57A8">
        <w:t xml:space="preserve">he Family Immigration Area is a division under </w:t>
      </w:r>
      <w:r>
        <w:t>t</w:t>
      </w:r>
      <w:r w:rsidRPr="00AF57A8">
        <w:t>he Department of Residence Permits</w:t>
      </w:r>
      <w:r>
        <w:t xml:space="preserve"> and</w:t>
      </w:r>
      <w:r w:rsidRPr="00AF57A8">
        <w:t xml:space="preserve"> has five units and one special team responsible for tackling forced marriages. Each unit has between 10 and 15 employees and is responsible for </w:t>
      </w:r>
      <w:r>
        <w:t xml:space="preserve">assessing </w:t>
      </w:r>
      <w:r w:rsidRPr="00AF57A8">
        <w:t xml:space="preserve">applications from a </w:t>
      </w:r>
      <w:r>
        <w:t>particular</w:t>
      </w:r>
      <w:r w:rsidRPr="00AF57A8">
        <w:t xml:space="preserve"> country portfolio.</w:t>
      </w:r>
      <w:r>
        <w:t xml:space="preserve"> According to executive officers, legal rules on family migration are mostly clear and unambiguous, and do not leave room to exercise extensive professional discretion.</w:t>
      </w:r>
    </w:p>
    <w:p w:rsidR="007041F3" w:rsidRDefault="007041F3" w:rsidP="002D5107">
      <w:pPr>
        <w:pStyle w:val="Heading3"/>
      </w:pPr>
      <w:r>
        <w:t>Methodology</w:t>
      </w:r>
    </w:p>
    <w:p w:rsidR="007041F3" w:rsidRDefault="007041F3" w:rsidP="002D5107">
      <w:pPr>
        <w:spacing w:line="480" w:lineRule="auto"/>
        <w:jc w:val="both"/>
      </w:pPr>
      <w:r>
        <w:t xml:space="preserve">This article is part of a research project about the regulation of family migration to Norway </w:t>
      </w:r>
      <w:r w:rsidR="00B475B8">
        <w:fldChar w:fldCharType="begin"/>
      </w:r>
      <w:r>
        <w:instrText xml:space="preserve"> ADDIN EN.CITE &lt;EndNote&gt;&lt;Cite&gt;&lt;Author&gt;Eggebø&lt;/Author&gt;&lt;Year&gt;2010&lt;/Year&gt;&lt;RecNum&gt;721&lt;/RecNum&gt;&lt;Prefix&gt; &lt;/Prefix&gt;&lt;DisplayText&gt;( Eggebø 2010; 2013)&lt;/DisplayText&gt;&lt;record&gt;&lt;rec-number&gt;721&lt;/rec-number&gt;&lt;foreign-keys&gt;&lt;key app="EN" db-id="ws059zw27ea2scepp0hp05al9wv2vpx59xdp"&gt;721&lt;/key&gt;&lt;/foreign-keys&gt;&lt;ref-type name="Journal Article"&gt;17&lt;/ref-type&gt;&lt;contributors&gt;&lt;authors&gt;&lt;author&gt;Eggebø, Helga&lt;/author&gt;&lt;/authors&gt;&lt;/contributors&gt;&lt;titles&gt;&lt;title&gt;The Problem of Dependency: Immigration, Gender, and the Welfare State&lt;/title&gt;&lt;secondary-title&gt;Social Politics: International Studies in Gender, State &amp;amp; Society&lt;/secondary-title&gt;&lt;/titles&gt;&lt;periodical&gt;&lt;full-title&gt;Social Politics: International Studies in Gender, State &amp;amp; Society&lt;/full-title&gt;&lt;/periodical&gt;&lt;pages&gt;295-322&lt;/pages&gt;&lt;volume&gt;17&lt;/volume&gt;&lt;number&gt;3&lt;/number&gt;&lt;dates&gt;&lt;year&gt;2010&lt;/year&gt;&lt;pub-dates&gt;&lt;date&gt;September 21, 2010&lt;/date&gt;&lt;/pub-dates&gt;&lt;/dates&gt;&lt;urls&gt;&lt;related-urls&gt;&lt;url&gt;http://sp.oxfordjournals.org/content/17/3/295.abstract&lt;/url&gt;&lt;/related-urls&gt;&lt;/urls&gt;&lt;electronic-resource-num&gt;10.1093/sp/jxq013&lt;/electronic-resource-num&gt;&lt;/record&gt;&lt;/Cite&gt;&lt;Cite ExcludeAuth="1"&gt;&lt;Author&gt;Eggebø&lt;/Author&gt;&lt;Year&gt;2013&lt;/Year&gt;&lt;RecNum&gt;956&lt;/RecNum&gt;&lt;record&gt;&lt;rec-number&gt;956&lt;/rec-number&gt;&lt;foreign-keys&gt;&lt;key app="EN" db-id="ws059zw27ea2scepp0hp05al9wv2vpx59xdp"&gt;956&lt;/key&gt;&lt;/foreign-keys&gt;&lt;ref-type name="Journal Article"&gt;17&lt;/ref-type&gt;&lt;contributors&gt;&lt;authors&gt;&lt;author&gt;Eggebø, Helga&lt;/author&gt;&lt;/authors&gt;&lt;/contributors&gt;&lt;titles&gt;&lt;title&gt;A Real Marriage? Applying for Marriage Migration to Norway&lt;/title&gt;&lt;secondary-title&gt;Journal of Ethnic and Migration Studies&lt;/secondary-title&gt;&lt;/titles&gt;&lt;periodical&gt;&lt;full-title&gt;Journal of Ethnic and Migration Studies&lt;/full-title&gt;&lt;/periodical&gt;&lt;volume&gt;Forthcoming.&lt;/volume&gt;&lt;dates&gt;&lt;year&gt;2013&lt;/year&gt;&lt;/dates&gt;&lt;urls&gt;&lt;/urls&gt;&lt;/record&gt;&lt;/Cite&gt;&lt;/EndNote&gt;</w:instrText>
      </w:r>
      <w:r w:rsidR="00B475B8">
        <w:fldChar w:fldCharType="separate"/>
      </w:r>
      <w:r>
        <w:rPr>
          <w:noProof/>
        </w:rPr>
        <w:t xml:space="preserve">( </w:t>
      </w:r>
      <w:hyperlink w:anchor="_ENREF_16" w:tooltip="Eggebø, 2010 #721" w:history="1">
        <w:r w:rsidR="00337D20">
          <w:rPr>
            <w:noProof/>
          </w:rPr>
          <w:t>Eggebø 2010</w:t>
        </w:r>
      </w:hyperlink>
      <w:r>
        <w:rPr>
          <w:noProof/>
        </w:rPr>
        <w:t xml:space="preserve">; </w:t>
      </w:r>
      <w:hyperlink w:anchor="_ENREF_17" w:tooltip="Eggebø, 2013 #956" w:history="1">
        <w:r w:rsidR="00337D20">
          <w:rPr>
            <w:noProof/>
          </w:rPr>
          <w:t>2013</w:t>
        </w:r>
      </w:hyperlink>
      <w:r>
        <w:rPr>
          <w:noProof/>
        </w:rPr>
        <w:t>)</w:t>
      </w:r>
      <w:r w:rsidR="00B475B8">
        <w:fldChar w:fldCharType="end"/>
      </w:r>
      <w:r>
        <w:t xml:space="preserve">. The data analysed in this article consists of qualitative interviews and field notes from short-term fieldwork at the Directorate of Immigration. I gained access to the organisation after a formal request; </w:t>
      </w:r>
      <w:r w:rsidRPr="002E5A8F">
        <w:t xml:space="preserve">no special permission was needed since I did not seek access to </w:t>
      </w:r>
      <w:r>
        <w:t>registers containing personal information about applicants.</w:t>
      </w:r>
      <w:r w:rsidRPr="00674C95">
        <w:t xml:space="preserve"> </w:t>
      </w:r>
      <w:r>
        <w:t xml:space="preserve">The </w:t>
      </w:r>
      <w:r w:rsidRPr="00674C95">
        <w:t>Department of Professional Strategy and Coordination</w:t>
      </w:r>
      <w:r>
        <w:t xml:space="preserve"> handled the request and one of its advisors became my contact and helped me recruit informants.</w:t>
      </w:r>
    </w:p>
    <w:p w:rsidR="007041F3" w:rsidRDefault="007041F3" w:rsidP="002D5107">
      <w:pPr>
        <w:spacing w:line="480" w:lineRule="auto"/>
        <w:ind w:firstLine="708"/>
        <w:jc w:val="both"/>
      </w:pPr>
      <w:r>
        <w:t xml:space="preserve">During </w:t>
      </w:r>
      <w:r w:rsidR="00475805">
        <w:t xml:space="preserve">the </w:t>
      </w:r>
      <w:r>
        <w:t xml:space="preserve">fieldwork, I conducted ten formal interviews; five with executive officers (one from each of the five units in the Family Immigration Area), and three with bureaucrats in leading positions. Among the interviewees are officers with more than a decade of work experience, but most had worked there for a couple of years. Most </w:t>
      </w:r>
      <w:r w:rsidR="00BE3FFE">
        <w:t>informants were female</w:t>
      </w:r>
      <w:r w:rsidR="00475805">
        <w:t xml:space="preserve"> and </w:t>
      </w:r>
      <w:r>
        <w:t xml:space="preserve">and </w:t>
      </w:r>
      <w:r w:rsidRPr="00ED1FC5">
        <w:t>only</w:t>
      </w:r>
      <w:r>
        <w:t xml:space="preserve"> one male.</w:t>
      </w:r>
      <w:r>
        <w:rPr>
          <w:rStyle w:val="EndnoteReference"/>
        </w:rPr>
        <w:endnoteReference w:id="7"/>
      </w:r>
      <w:r>
        <w:t xml:space="preserve"> </w:t>
      </w:r>
      <w:r w:rsidRPr="00ED6F2D">
        <w:t>I also interview</w:t>
      </w:r>
      <w:r>
        <w:t>ed two</w:t>
      </w:r>
      <w:r w:rsidRPr="00ED6F2D">
        <w:t xml:space="preserve"> </w:t>
      </w:r>
      <w:r>
        <w:t>immigration officers at a local police station; their task is to carry out interviews with applicants and sponsors. Some of the bureaucrats had also performed such interviews as part of their previous work experience.</w:t>
      </w:r>
    </w:p>
    <w:p w:rsidR="007041F3" w:rsidRDefault="007041F3" w:rsidP="002D5107">
      <w:pPr>
        <w:spacing w:line="480" w:lineRule="auto"/>
        <w:ind w:firstLine="708"/>
        <w:jc w:val="both"/>
      </w:pPr>
      <w:r>
        <w:t>A semi-structured interview guide informed the interviews and informants were asked to speak about their tasks and the challenges they face. The informants seemed conscious of their role as representatives of the organisation and were careful to act and talk within the limits of their professional authority. Nevertheless, most informants talked willingly about their job. Some however, seemed reserved, anxious and even hostile. I got the feeling that as a researcher I sometimes came to represent the critical voices from the media and the public. Moreover, some might have felt pressured to participate in the study since interviews took place at work and an employee at the Directorate had mediated the request.</w:t>
      </w:r>
    </w:p>
    <w:p w:rsidR="007041F3" w:rsidRDefault="007041F3" w:rsidP="002D5107">
      <w:pPr>
        <w:spacing w:line="480" w:lineRule="auto"/>
        <w:ind w:firstLine="708"/>
        <w:jc w:val="both"/>
      </w:pPr>
      <w:r>
        <w:t>The data on which this analysis is based also includes notes from a so-called ‘practice meeting’ observed during fieldwork. Practice meetings bring together 10-15 officers from the Family Immigration Area and are held regularly in order to establish precedence across units. At this particular meeting, the group discussed six general legal and administrative issues and five specific case files. This article presents two edited conversations from the meeting; these are reconstructed on the basis of the field notes. While the interview data may give access to narratives, justifications and professional identities, the observational data is suited to reveal negotiations and disagreements among employees as well as concrete considerations and dilemmas in relation to specific case files.</w:t>
      </w:r>
    </w:p>
    <w:p w:rsidR="007041F3" w:rsidRDefault="007041F3" w:rsidP="002D5107">
      <w:pPr>
        <w:spacing w:line="480" w:lineRule="auto"/>
        <w:ind w:firstLine="708"/>
        <w:jc w:val="both"/>
      </w:pPr>
      <w:r>
        <w:t xml:space="preserve">The research design did not include a specific focus on ethics, emotions and emotional management. Rather, this analytical focus was developed through the process of data analysis. Analysing the different types of data, I used a strategy resembling what Moran-Ellis et al </w:t>
      </w:r>
      <w:r w:rsidR="00B475B8">
        <w:fldChar w:fldCharType="begin">
          <w:fldData xml:space="preserve">PEVuZE5vdGU+PENpdGUgRXhjbHVkZUF1dGg9IjEiPjxBdXRob3I+TW9yYW4tRWxsaXM8L0F1dGhv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</w:fldData>
        </w:fldChar>
      </w:r>
      <w:r w:rsidR="00E61AB7">
        <w:instrText xml:space="preserve"> ADDIN EN.CITE </w:instrText>
      </w:r>
      <w:r w:rsidR="00B475B8">
        <w:fldChar w:fldCharType="begin">
          <w:fldData xml:space="preserve">PEVuZE5vdGU+PENpdGUgRXhjbHVkZUF1dGg9IjEiPjxBdXRob3I+TW9yYW4tRWxsaXM8L0F1dGhv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</w:fldData>
        </w:fldChar>
      </w:r>
      <w:r w:rsidR="00E61AB7">
        <w:instrText xml:space="preserve"> ADDIN EN.CITE.DATA </w:instrText>
      </w:r>
      <w:r w:rsidR="00B475B8">
        <w:fldChar w:fldCharType="end"/>
      </w:r>
      <w:r w:rsidR="00B475B8">
        <w:fldChar w:fldCharType="separate"/>
      </w:r>
      <w:r>
        <w:rPr>
          <w:noProof/>
        </w:rPr>
        <w:t>(</w:t>
      </w:r>
      <w:hyperlink w:anchor="_ENREF_38" w:tooltip="Moran-Ellis, 2006 #875" w:history="1">
        <w:r w:rsidR="00337D20">
          <w:rPr>
            <w:noProof/>
          </w:rPr>
          <w:t>2006</w:t>
        </w:r>
      </w:hyperlink>
      <w:r>
        <w:rPr>
          <w:noProof/>
        </w:rPr>
        <w:t>)</w:t>
      </w:r>
      <w:r w:rsidR="00B475B8">
        <w:fldChar w:fldCharType="end"/>
      </w:r>
      <w:r>
        <w:t xml:space="preserve"> have described as ‘following a thread’: I worked inductively searching for different themes and topics across interviews, and </w:t>
      </w:r>
      <w:r w:rsidRPr="005A0142">
        <w:t xml:space="preserve">emotions </w:t>
      </w:r>
      <w:r>
        <w:t xml:space="preserve">and ethics </w:t>
      </w:r>
      <w:r w:rsidRPr="005A0142">
        <w:t xml:space="preserve">appeared to </w:t>
      </w:r>
      <w:r>
        <w:t>be one common concern</w:t>
      </w:r>
      <w:r w:rsidRPr="005A0142">
        <w:t>. Then</w:t>
      </w:r>
      <w:r>
        <w:t xml:space="preserve">, analysing the field notes, I picked up these themes from the interviews, and followed this ‘thread’ in order to ‘create a constellation of findings which can be used to generate a multi-faceted picture of the phenomenon’ </w:t>
      </w:r>
      <w:r w:rsidR="00B475B8">
        <w:fldChar w:fldCharType="begin">
          <w:fldData xml:space="preserve">PEVuZE5vdGU+PENpdGU+PEF1dGhvcj5Nb3Jhbi1FbGxpczwvQXV0aG9yPjxZZWFyPjIwMDY8L1ll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==
</w:fldData>
        </w:fldChar>
      </w:r>
      <w:r w:rsidR="00E61AB7">
        <w:instrText xml:space="preserve"> ADDIN EN.CITE </w:instrText>
      </w:r>
      <w:r w:rsidR="00B475B8">
        <w:fldChar w:fldCharType="begin">
          <w:fldData xml:space="preserve">PEVuZE5vdGU+PENpdGU+PEF1dGhvcj5Nb3Jhbi1FbGxpczwvQXV0aG9yPjxZZWFyPjIwMDY8L1ll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==
</w:fldData>
        </w:fldChar>
      </w:r>
      <w:r w:rsidR="00E61AB7">
        <w:instrText xml:space="preserve"> ADDIN EN.CITE.DATA </w:instrText>
      </w:r>
      <w:r w:rsidR="00B475B8">
        <w:fldChar w:fldCharType="end"/>
      </w:r>
      <w:r w:rsidR="00B475B8">
        <w:fldChar w:fldCharType="separate"/>
      </w:r>
      <w:r>
        <w:rPr>
          <w:noProof/>
        </w:rPr>
        <w:t>(</w:t>
      </w:r>
      <w:hyperlink w:anchor="_ENREF_38" w:tooltip="Moran-Ellis, 2006 #875" w:history="1">
        <w:r w:rsidR="00337D20">
          <w:rPr>
            <w:noProof/>
          </w:rPr>
          <w:t>Moran-Ellis et al. 2006: 54</w:t>
        </w:r>
      </w:hyperlink>
      <w:r>
        <w:rPr>
          <w:noProof/>
        </w:rPr>
        <w:t>)</w:t>
      </w:r>
      <w:r w:rsidR="00B475B8">
        <w:fldChar w:fldCharType="end"/>
      </w:r>
      <w:r>
        <w:t>.</w:t>
      </w:r>
    </w:p>
    <w:p w:rsidR="007041F3" w:rsidRPr="008E6199" w:rsidRDefault="007041F3" w:rsidP="002D5107">
      <w:pPr>
        <w:pStyle w:val="Heading2"/>
        <w:jc w:val="both"/>
        <w:rPr>
          <w:lang w:val="en-US"/>
        </w:rPr>
      </w:pPr>
      <w:r>
        <w:rPr>
          <w:lang w:val="en-US"/>
        </w:rPr>
        <w:t>The ambiguous status of emotions</w:t>
      </w:r>
    </w:p>
    <w:p w:rsidR="007041F3" w:rsidRDefault="007041F3" w:rsidP="002D5107">
      <w:pPr>
        <w:pStyle w:val="Brdtekst1"/>
        <w:spacing w:line="480" w:lineRule="auto"/>
        <w:jc w:val="both"/>
      </w:pPr>
      <w:r>
        <w:t xml:space="preserve">Emotions influence work in different ways and on different levels </w:t>
      </w:r>
      <w:r w:rsidR="00B475B8">
        <w:fldChar w:fldCharType="begin">
          <w:fldData xml:space="preserve">PEVuZE5vdGU+PENpdGU+PEF1dGhvcj5TaWViZW48L0F1dGhvcj48WWVhcj4yMDEwPC9ZZWFyPjxS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</w:fldData>
        </w:fldChar>
      </w:r>
      <w:r w:rsidR="00E61AB7">
        <w:instrText xml:space="preserve"> ADDIN EN.CITE </w:instrText>
      </w:r>
      <w:r w:rsidR="00B475B8">
        <w:fldChar w:fldCharType="begin">
          <w:fldData xml:space="preserve">PEVuZE5vdGU+PENpdGU+PEF1dGhvcj5TaWViZW48L0F1dGhvcj48WWVhcj4yMDEwPC9ZZWFyPjxS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</w:fldData>
        </w:fldChar>
      </w:r>
      <w:r w:rsidR="00E61AB7">
        <w:instrText xml:space="preserve"> ADDIN EN.CITE.DATA </w:instrText>
      </w:r>
      <w:r w:rsidR="00B475B8">
        <w:fldChar w:fldCharType="end"/>
      </w:r>
      <w:r w:rsidR="00B475B8">
        <w:fldChar w:fldCharType="separate"/>
      </w:r>
      <w:r>
        <w:rPr>
          <w:noProof/>
        </w:rPr>
        <w:t>(</w:t>
      </w:r>
      <w:hyperlink w:anchor="_ENREF_35" w:tooltip="Küpers, 2008 #937" w:history="1">
        <w:r w:rsidR="00337D20">
          <w:rPr>
            <w:noProof/>
          </w:rPr>
          <w:t>Küpers and Weibler 2008</w:t>
        </w:r>
      </w:hyperlink>
      <w:r>
        <w:rPr>
          <w:noProof/>
        </w:rPr>
        <w:t xml:space="preserve">; </w:t>
      </w:r>
      <w:hyperlink w:anchor="_ENREF_44" w:tooltip="Sieben, 2010 #828" w:history="1">
        <w:r w:rsidR="00337D20">
          <w:rPr>
            <w:noProof/>
          </w:rPr>
          <w:t>Sieben and Wettergren 2010</w:t>
        </w:r>
      </w:hyperlink>
      <w:r>
        <w:rPr>
          <w:noProof/>
        </w:rPr>
        <w:t>)</w:t>
      </w:r>
      <w:r w:rsidR="00B475B8">
        <w:fldChar w:fldCharType="end"/>
      </w:r>
      <w:r>
        <w:t xml:space="preserve">. Face-to-face interactions between workers and clients have been analysed as important sites of emotional labour </w:t>
      </w:r>
      <w:r w:rsidR="00B475B8" w:rsidRPr="004F41AD">
        <w:fldChar w:fldCharType="begin">
          <w:fldData xml:space="preserve">PEVuZE5vdGU+PENpdGU+PEF1dGhvcj5HdXk8L0F1dGhvcj48WWVhcj4yMDEwPC9ZZWFyPjxSZWNO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=
</w:fldData>
        </w:fldChar>
      </w:r>
      <w:r w:rsidR="00E61AB7">
        <w:instrText xml:space="preserve"> ADDIN EN.CITE </w:instrText>
      </w:r>
      <w:r w:rsidR="00B475B8">
        <w:fldChar w:fldCharType="begin">
          <w:fldData xml:space="preserve">PEVuZE5vdGU+PENpdGU+PEF1dGhvcj5HdXk8L0F1dGhvcj48WWVhcj4yMDEwPC9ZZWFyPjxSZWNO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=
</w:fldData>
        </w:fldChar>
      </w:r>
      <w:r w:rsidR="00E61AB7">
        <w:instrText xml:space="preserve"> ADDIN EN.CITE.DATA </w:instrText>
      </w:r>
      <w:r w:rsidR="00B475B8">
        <w:fldChar w:fldCharType="end"/>
      </w:r>
      <w:r w:rsidR="00B475B8" w:rsidRPr="004F41AD">
        <w:fldChar w:fldCharType="separate"/>
      </w:r>
      <w:r w:rsidRPr="004F41AD">
        <w:rPr>
          <w:noProof/>
        </w:rPr>
        <w:t>(</w:t>
      </w:r>
      <w:hyperlink w:anchor="_ENREF_26" w:tooltip="Guy, 2010 #944" w:history="1">
        <w:r w:rsidR="00337D20" w:rsidRPr="004F41AD">
          <w:rPr>
            <w:noProof/>
          </w:rPr>
          <w:t>Guy et al. 2010</w:t>
        </w:r>
      </w:hyperlink>
      <w:r w:rsidRPr="004F41AD">
        <w:rPr>
          <w:noProof/>
        </w:rPr>
        <w:t xml:space="preserve">; </w:t>
      </w:r>
      <w:hyperlink w:anchor="_ENREF_33" w:tooltip="Hochschild, 1983 #757" w:history="1">
        <w:r w:rsidR="00337D20" w:rsidRPr="004F41AD">
          <w:rPr>
            <w:noProof/>
          </w:rPr>
          <w:t>Hochschild 1983</w:t>
        </w:r>
      </w:hyperlink>
      <w:r w:rsidRPr="004F41AD">
        <w:rPr>
          <w:noProof/>
        </w:rPr>
        <w:t>)</w:t>
      </w:r>
      <w:r w:rsidR="00B475B8" w:rsidRPr="004F41AD">
        <w:fldChar w:fldCharType="end"/>
      </w:r>
      <w:r>
        <w:t xml:space="preserve">. Even though the civil servants of the Family Immigration Area at the Norwegian Directorate of Immigration do not have face-to-face contact with applicants, emotions and emotional management certainly seem to be important aspects of their job. They describe various manifestations of emotions, for example </w:t>
      </w:r>
      <w:r>
        <w:rPr>
          <w:color w:val="000000"/>
        </w:rPr>
        <w:t>emotional reactions to decisions, intuitive gut feelings directing case investigations, feelings of compassion, responsibility and guilt in relation to applicants and joy and satisfaction from helping clients.</w:t>
      </w:r>
    </w:p>
    <w:p w:rsidR="007041F3" w:rsidRDefault="007041F3" w:rsidP="002D5107">
      <w:pPr>
        <w:pStyle w:val="Brdtekst1"/>
        <w:spacing w:line="480" w:lineRule="auto"/>
        <w:ind w:firstLine="709"/>
        <w:jc w:val="both"/>
        <w:rPr>
          <w:color w:val="000000"/>
        </w:rPr>
      </w:pPr>
      <w:bookmarkStart w:id="1" w:name="_Toc269988238"/>
      <w:r>
        <w:t xml:space="preserve">During interviews, informants described </w:t>
      </w:r>
      <w:r w:rsidRPr="003A29C9">
        <w:t>cases w</w:t>
      </w:r>
      <w:r>
        <w:t>h</w:t>
      </w:r>
      <w:r w:rsidRPr="003A29C9">
        <w:t xml:space="preserve">ere the applicant </w:t>
      </w:r>
      <w:r>
        <w:t xml:space="preserve">was </w:t>
      </w:r>
      <w:r w:rsidRPr="003A29C9">
        <w:t xml:space="preserve">believed </w:t>
      </w:r>
      <w:r>
        <w:t>to</w:t>
      </w:r>
      <w:r w:rsidRPr="003A29C9">
        <w:t xml:space="preserve"> circumvent regulations or abuse other people, and these cases seem</w:t>
      </w:r>
      <w:r>
        <w:t xml:space="preserve">ed to provoke resentment accompanied by a resolve to reject the application. Other cases apparently </w:t>
      </w:r>
      <w:r w:rsidRPr="003A29C9">
        <w:t>evoke</w:t>
      </w:r>
      <w:r>
        <w:t>d</w:t>
      </w:r>
      <w:r w:rsidRPr="003A29C9">
        <w:t xml:space="preserve"> strong sympathy with</w:t>
      </w:r>
      <w:r>
        <w:t xml:space="preserve"> the applicant and the family, accompanied by a willingness, if possible, to approve applications. Nevertheless, civil servants must, despite sympathetic feelings, reject applications when there are no legal grounds for approving them. One informant described </w:t>
      </w:r>
      <w:bookmarkEnd w:id="1"/>
      <w:r>
        <w:t>how such a decision made her feel sad:</w:t>
      </w:r>
    </w:p>
    <w:p w:rsidR="007041F3" w:rsidRDefault="007041F3" w:rsidP="002D5107">
      <w:pPr>
        <w:pStyle w:val="Sitat"/>
        <w:jc w:val="both"/>
        <w:rPr>
          <w:color w:val="000000"/>
          <w:lang w:val="en-GB"/>
        </w:rPr>
      </w:pPr>
      <w:r>
        <w:rPr>
          <w:color w:val="000000"/>
          <w:lang w:val="en-GB"/>
        </w:rPr>
        <w:t>Sometimes it is difficult to reject an application even though it is evident that the requirements are not satisfied. It is my job to administer rules, and I do, but sometimes it is with a heavy heart. It is just sad when a man does not earn enough to satisfy the subsistence requirement for family reunification with his wife and children in Afghanistan and you know they are in a difficult situation there (</w:t>
      </w:r>
      <w:r w:rsidR="007D67AB">
        <w:rPr>
          <w:color w:val="000000"/>
          <w:lang w:val="en-GB"/>
        </w:rPr>
        <w:t>Bureaucrat 3</w:t>
      </w:r>
      <w:r>
        <w:rPr>
          <w:color w:val="000000"/>
          <w:lang w:val="en-GB"/>
        </w:rPr>
        <w:t>).</w:t>
      </w:r>
    </w:p>
    <w:p w:rsidR="007041F3" w:rsidRDefault="007041F3" w:rsidP="002D5107">
      <w:pPr>
        <w:pStyle w:val="Brdtekst1"/>
        <w:spacing w:line="480" w:lineRule="auto"/>
        <w:jc w:val="both"/>
      </w:pPr>
      <w:r w:rsidDel="008E6199">
        <w:t>In the described case,</w:t>
      </w:r>
      <w:r>
        <w:t xml:space="preserve"> the decision seemed to run contrary to the executive officer’s feeling of what would have been a good outcome, but regulations were clear and unambiguous and did not leave room for any other outcome than rejection.</w:t>
      </w:r>
    </w:p>
    <w:p w:rsidR="007041F3" w:rsidRDefault="007041F3" w:rsidP="002D5107">
      <w:pPr>
        <w:pStyle w:val="Brdtekst1"/>
        <w:spacing w:line="480" w:lineRule="auto"/>
        <w:ind w:firstLine="708"/>
        <w:jc w:val="both"/>
      </w:pPr>
      <w:r>
        <w:t xml:space="preserve">According to </w:t>
      </w:r>
      <w:r w:rsidR="000B6703">
        <w:t>another</w:t>
      </w:r>
      <w:r>
        <w:t xml:space="preserve"> informant, emotional involvement in clients can become a problem for bureaucrats:</w:t>
      </w:r>
    </w:p>
    <w:p w:rsidR="007041F3" w:rsidRDefault="007041F3" w:rsidP="002D5107">
      <w:pPr>
        <w:pStyle w:val="Sitat"/>
        <w:rPr>
          <w:lang w:val="en-GB"/>
        </w:rPr>
      </w:pPr>
      <w:r>
        <w:rPr>
          <w:lang w:val="en-GB"/>
        </w:rPr>
        <w:t xml:space="preserve">I remember thinking that if I am going to be so emotionally involved I have to quit this job. If I am to continue, I have to develop a more </w:t>
      </w:r>
      <w:r w:rsidRPr="00F30AAA">
        <w:rPr>
          <w:lang w:val="en-GB"/>
        </w:rPr>
        <w:t>distant orientation</w:t>
      </w:r>
      <w:r>
        <w:rPr>
          <w:lang w:val="en-GB"/>
        </w:rPr>
        <w:t>. I think a lot of people have to make these kinds of considerations (Bureaucrat 1).</w:t>
      </w:r>
    </w:p>
    <w:p w:rsidR="007041F3" w:rsidRDefault="007041F3" w:rsidP="002D5107">
      <w:pPr>
        <w:pStyle w:val="Brdtekst1"/>
        <w:spacing w:line="480" w:lineRule="auto"/>
        <w:jc w:val="both"/>
      </w:pPr>
      <w:r>
        <w:t xml:space="preserve">The informant explained </w:t>
      </w:r>
      <w:r w:rsidR="00D55D8F">
        <w:t xml:space="preserve">that emotional involvement </w:t>
      </w:r>
      <w:r w:rsidR="00D55D8F" w:rsidRPr="00F30AAA">
        <w:t>in</w:t>
      </w:r>
      <w:r w:rsidR="00D55D8F">
        <w:t xml:space="preserve"> clients made the job too burdensome. </w:t>
      </w:r>
      <w:r>
        <w:t>Emot</w:t>
      </w:r>
      <w:r w:rsidR="00D55D8F">
        <w:t>ional detachment, then, provided</w:t>
      </w:r>
      <w:r>
        <w:t xml:space="preserve"> a strategy to prevent burn-out </w:t>
      </w:r>
      <w:r w:rsidR="00B475B8">
        <w:fldChar w:fldCharType="begin">
          <w:fldData xml:space="preserve">PEVuZE5vdGU+PENpdGU+PEF1dGhvcj5MaXBza3k8L0F1dGhvcj48WWVhcj4xOTgwPC9ZZWFyPjxS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</w:fldData>
        </w:fldChar>
      </w:r>
      <w:r w:rsidR="00E61AB7">
        <w:instrText xml:space="preserve"> ADDIN EN.CITE </w:instrText>
      </w:r>
      <w:r w:rsidR="00B475B8">
        <w:fldChar w:fldCharType="begin">
          <w:fldData xml:space="preserve">PEVuZE5vdGU+PENpdGU+PEF1dGhvcj5MaXBza3k8L0F1dGhvcj48WWVhcj4xOTgwPC9ZZWFyPjxS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</w:fldData>
        </w:fldChar>
      </w:r>
      <w:r w:rsidR="00E61AB7">
        <w:instrText xml:space="preserve"> ADDIN EN.CITE.DATA </w:instrText>
      </w:r>
      <w:r w:rsidR="00B475B8">
        <w:fldChar w:fldCharType="end"/>
      </w:r>
      <w:r w:rsidR="00B475B8">
        <w:fldChar w:fldCharType="separate"/>
      </w:r>
      <w:r w:rsidR="004E1B2C">
        <w:rPr>
          <w:noProof/>
        </w:rPr>
        <w:t>(</w:t>
      </w:r>
      <w:hyperlink w:anchor="_ENREF_36" w:tooltip="Lipsky, 1980 #483" w:history="1">
        <w:r w:rsidR="00337D20">
          <w:rPr>
            <w:noProof/>
          </w:rPr>
          <w:t>Lipsky 1980</w:t>
        </w:r>
      </w:hyperlink>
      <w:r w:rsidR="004E1B2C">
        <w:rPr>
          <w:noProof/>
        </w:rPr>
        <w:t>)</w:t>
      </w:r>
      <w:r w:rsidR="00B475B8">
        <w:fldChar w:fldCharType="end"/>
      </w:r>
      <w:r>
        <w:t>. Developing a more distant and rule-oriented conception of case assessment proved to be an essential coping strategy for this informant.</w:t>
      </w:r>
    </w:p>
    <w:p w:rsidR="007041F3" w:rsidRDefault="007041F3" w:rsidP="002D5107">
      <w:pPr>
        <w:pStyle w:val="Brdtekst1"/>
        <w:spacing w:line="480" w:lineRule="auto"/>
        <w:ind w:firstLine="709"/>
        <w:jc w:val="both"/>
        <w:rPr>
          <w:color w:val="000000"/>
        </w:rPr>
      </w:pPr>
      <w:r>
        <w:t>Moreover, emotions may influence work in a quite different way:</w:t>
      </w:r>
      <w:r>
        <w:rPr>
          <w:color w:val="000000"/>
        </w:rPr>
        <w:t xml:space="preserve"> ‘</w:t>
      </w:r>
      <w:r>
        <w:t>In some cases you just have to follow a kind of gut feeling. You may have this feeling that there is something not quite right; something that has to be investigated further’ (Bureaucrat 2). In this quote, the word ‘feeling’ refers to an instinctive or intuitive feeling, and a</w:t>
      </w:r>
      <w:r>
        <w:rPr>
          <w:color w:val="000000"/>
        </w:rPr>
        <w:t xml:space="preserve">ccording to the informant, such intuitive feelings may be useful to determine whether the case is to be subjected to further investigation. Intuition and gut feeling appear to be a resource when facts are hard to find, regulations are less clear and there is room for professional discretion. According to executive officers, this is typically the case in relation to </w:t>
      </w:r>
      <w:r w:rsidDel="008E6199">
        <w:rPr>
          <w:color w:val="000000"/>
        </w:rPr>
        <w:t>forced marriage</w:t>
      </w:r>
      <w:r>
        <w:rPr>
          <w:color w:val="000000"/>
        </w:rPr>
        <w:t>s</w:t>
      </w:r>
      <w:r w:rsidDel="008E6199">
        <w:rPr>
          <w:color w:val="000000"/>
        </w:rPr>
        <w:t xml:space="preserve"> or abuse</w:t>
      </w:r>
      <w:r>
        <w:rPr>
          <w:color w:val="000000"/>
        </w:rPr>
        <w:t>, marriages of convenience or considerations of what would be in the best interest of the child.</w:t>
      </w:r>
    </w:p>
    <w:p w:rsidR="007041F3" w:rsidRDefault="007041F3" w:rsidP="002D5107">
      <w:pPr>
        <w:pStyle w:val="Brdtekst1"/>
        <w:spacing w:line="480" w:lineRule="auto"/>
        <w:ind w:firstLine="709"/>
        <w:jc w:val="both"/>
        <w:rPr>
          <w:color w:val="000000"/>
        </w:rPr>
      </w:pPr>
      <w:r>
        <w:rPr>
          <w:color w:val="000000"/>
        </w:rPr>
        <w:t xml:space="preserve">One bureaucrat interviewed has previous work experience from interviewing applicants at a Norwegian embassy, and she explained how face-to-face contact may give </w:t>
      </w:r>
      <w:r w:rsidRPr="00B80EE4">
        <w:rPr>
          <w:color w:val="000000"/>
        </w:rPr>
        <w:t>an</w:t>
      </w:r>
      <w:r>
        <w:rPr>
          <w:color w:val="000000"/>
        </w:rPr>
        <w:t xml:space="preserve"> intuitive feeling about a case:</w:t>
      </w:r>
    </w:p>
    <w:p w:rsidR="007041F3" w:rsidRDefault="007041F3" w:rsidP="002D5107">
      <w:pPr>
        <w:pStyle w:val="Sitat"/>
        <w:rPr>
          <w:lang w:val="en-GB"/>
        </w:rPr>
      </w:pPr>
      <w:r>
        <w:rPr>
          <w:lang w:val="en-GB"/>
        </w:rPr>
        <w:t>When I met people face-to-face, I remember having this instant feeling about whether a particular marriage was genuine or not, whether everything was ok or not. Sometimes, I was really annoyed when the Directorate accepted an application when I had this feeling they were cheating. At the same time, I guess too many feelings should be avoided (</w:t>
      </w:r>
      <w:r w:rsidRPr="00C53982">
        <w:rPr>
          <w:lang w:val="en-GB"/>
        </w:rPr>
        <w:t>Bureaucrat 7).</w:t>
      </w:r>
    </w:p>
    <w:p w:rsidR="007041F3" w:rsidRDefault="007041F3" w:rsidP="002D5107">
      <w:pPr>
        <w:pStyle w:val="Brdtekst1"/>
        <w:spacing w:line="480" w:lineRule="auto"/>
        <w:jc w:val="both"/>
      </w:pPr>
      <w:r>
        <w:t xml:space="preserve">According to the informant, </w:t>
      </w:r>
      <w:r>
        <w:rPr>
          <w:color w:val="000000"/>
        </w:rPr>
        <w:t>direct interaction with applicants</w:t>
      </w:r>
      <w:r>
        <w:t xml:space="preserve"> through interviews sometimes provided her with an intuitive feeling of what would be the correct decision. However, she stressed that regulations, rather than gut feelings, should determine decisions. </w:t>
      </w:r>
      <w:r w:rsidR="002A173D">
        <w:t xml:space="preserve">Moreover, the quote also illustrates that the Directorate, the police and the embassy personnel perform different tasks within this bureaucratic system and sometimes have diverging opinions about cases </w:t>
      </w:r>
      <w:r w:rsidR="00B475B8">
        <w:fldChar w:fldCharType="begin"/>
      </w:r>
      <w:r w:rsidR="002A173D">
        <w:instrText xml:space="preserve"> ADDIN EN.CITE &lt;EndNote&gt;&lt;Cite&gt;&lt;Author&gt;Econ Pöyry&lt;/Author&gt;&lt;Year&gt;2010&lt;/Year&gt;&lt;RecNum&gt;845&lt;/RecNum&gt;&lt;Prefix&gt;see also &lt;/Prefix&gt;&lt;Pages&gt;39-44&lt;/Pages&gt;&lt;DisplayText&gt;(see also Econ Pöyry 2010: 39-44)&lt;/DisplayText&gt;&lt;record&gt;&lt;rec-number&gt;845&lt;/rec-number&gt;&lt;foreign-keys&gt;&lt;key app="EN" db-id="ws059zw27ea2scepp0hp05al9wv2vpx59xdp"&gt;845&lt;/key&gt;&lt;/foreign-keys&gt;&lt;ref-type name="Report"&gt;27&lt;/ref-type&gt;&lt;contributors&gt;&lt;authors&gt;&lt;author&gt;Econ Pöyry, Pöyry Management Consulting AS&lt;/author&gt;&lt;/authors&gt;&lt;secondary-authors&gt;&lt;author&gt;Econ Pöyry&lt;/author&gt;&lt;/secondary-authors&gt;&lt;tertiary-authors&gt;&lt;author&gt;Utlendingsdirektoratet&lt;/author&gt;&lt;/tertiary-authors&gt;&lt;/contributors&gt;&lt;titles&gt;&lt;title&gt;Marriages of Convenience: A comparative study. Rules and Practices in Norway, Sweden, Germany, Denmark and the Netherlands&lt;/title&gt;&lt;/titles&gt;&lt;dates&gt;&lt;year&gt;2010&lt;/year&gt;&lt;/dates&gt;&lt;pub-location&gt;Oslo&lt;/pub-location&gt;&lt;publisher&gt;Commissioned by the Norwegian Directorate of Immigration (UDI)&lt;/publisher&gt;&lt;isbn&gt;R-2010-053&lt;/isbn&gt;&lt;label&gt;Rapportar om migrasjon nr 18&lt;/label&gt;&lt;urls&gt;&lt;related-urls&gt;&lt;url&gt;http://www.udi.no/Nyheter/2010/--Grundig-rapport-om-proforma/ &lt;/url&gt;&lt;/related-urls&gt;&lt;/urls&gt;&lt;access-date&gt;15 November 2010&lt;/access-date&gt;&lt;/record&gt;&lt;/Cite&gt;&lt;/EndNote&gt;</w:instrText>
      </w:r>
      <w:r w:rsidR="00B475B8">
        <w:fldChar w:fldCharType="separate"/>
      </w:r>
      <w:r w:rsidR="002A173D">
        <w:rPr>
          <w:noProof/>
        </w:rPr>
        <w:t>(</w:t>
      </w:r>
      <w:hyperlink w:anchor="_ENREF_15" w:tooltip="Econ Pöyry, 2010 #845" w:history="1">
        <w:r w:rsidR="00337D20">
          <w:rPr>
            <w:noProof/>
          </w:rPr>
          <w:t>see also Econ Pöyry 2010: 39-44</w:t>
        </w:r>
      </w:hyperlink>
      <w:r w:rsidR="002A173D">
        <w:rPr>
          <w:noProof/>
        </w:rPr>
        <w:t>)</w:t>
      </w:r>
      <w:r w:rsidR="00B475B8">
        <w:fldChar w:fldCharType="end"/>
      </w:r>
      <w:r w:rsidR="002A173D">
        <w:t xml:space="preserve">. </w:t>
      </w:r>
      <w:r w:rsidRPr="00867804">
        <w:t>Several</w:t>
      </w:r>
      <w:r>
        <w:t xml:space="preserve"> informants touch</w:t>
      </w:r>
      <w:r w:rsidR="00E73A6C">
        <w:t>ed</w:t>
      </w:r>
      <w:r>
        <w:t xml:space="preserve"> upon the pros and cons of letting gut feelings direct case assessment: on the one hand, immediate gut feelings may be a source of valuable information and can reduce the amount of time and resources spent on investigations. On the other hand, feelings seem</w:t>
      </w:r>
      <w:r w:rsidR="00B034F9">
        <w:t>ed</w:t>
      </w:r>
      <w:r>
        <w:t xml:space="preserve"> to be regarded as a somewhat suspect source of information, which may threaten the transparency, objectivity and legitimacy of the decision-making process.</w:t>
      </w:r>
    </w:p>
    <w:p w:rsidR="007041F3" w:rsidRDefault="007041F3" w:rsidP="002D5107">
      <w:pPr>
        <w:pStyle w:val="Heading2"/>
      </w:pPr>
      <w:r>
        <w:t>‘The strength of bureaucracy’</w:t>
      </w:r>
    </w:p>
    <w:p w:rsidR="007041F3" w:rsidRDefault="007041F3" w:rsidP="002D5107">
      <w:pPr>
        <w:pStyle w:val="Brdtekst1"/>
        <w:spacing w:line="480" w:lineRule="auto"/>
        <w:jc w:val="both"/>
      </w:pPr>
      <w:r>
        <w:t xml:space="preserve">The emotional management that individual civil servants do is influenced by the </w:t>
      </w:r>
      <w:r w:rsidRPr="00867804">
        <w:t>structure, rules and norms</w:t>
      </w:r>
      <w:r>
        <w:t xml:space="preserve"> of the organisation. For example, emotional management may be endorsed by the division of labour between different institutions and functions within the bureaucratic system: ‘We who make the actual decisions are shielded from direct contact with applicants […] Working at the embassy also has some benefits in the sense that you have a short-term responsibility for the case’ (Bureaucrat 7). The informant explained how lack of face-to-face contact with applicants or limited decision-making power may reduce feelings of guilt and make otherwise difficult tasks less burdensome.</w:t>
      </w:r>
    </w:p>
    <w:p w:rsidR="007041F3" w:rsidRDefault="007041F3" w:rsidP="002D5107">
      <w:pPr>
        <w:pStyle w:val="Brdtekst1"/>
        <w:spacing w:line="480" w:lineRule="auto"/>
        <w:ind w:firstLine="709"/>
        <w:jc w:val="both"/>
      </w:pPr>
      <w:r>
        <w:t>Another informant stressed that clear formal rules and regulations are important in reducing feelings of personal responsibility with regard to applicants’ lives and destinies:</w:t>
      </w:r>
    </w:p>
    <w:p w:rsidR="007041F3" w:rsidRDefault="007041F3" w:rsidP="002D5107">
      <w:pPr>
        <w:pStyle w:val="Sitat"/>
        <w:rPr>
          <w:lang w:val="en-GB"/>
        </w:rPr>
      </w:pPr>
      <w:r>
        <w:rPr>
          <w:lang w:val="en-GB"/>
        </w:rPr>
        <w:t xml:space="preserve">As a bureaucrat, I would say it is good to know that my decisions are made on the basis of rules. In this way, I feel secure. I know why I make the decisions I do and that they are correct. Decision-making is a great responsibility. [...] These decisions have a great impact on people’s everyday lives, and I am glad that we always have </w:t>
      </w:r>
      <w:r w:rsidRPr="00FF245B">
        <w:rPr>
          <w:lang w:val="en-GB"/>
        </w:rPr>
        <w:t>backing for decisions</w:t>
      </w:r>
      <w:r>
        <w:rPr>
          <w:lang w:val="en-GB"/>
        </w:rPr>
        <w:t>. That is the strength of bureaucracy (Bureaucrat 1).</w:t>
      </w:r>
    </w:p>
    <w:p w:rsidR="007041F3" w:rsidRDefault="007041F3" w:rsidP="002D5107">
      <w:pPr>
        <w:pStyle w:val="Brdtekst1"/>
        <w:spacing w:line="480" w:lineRule="auto"/>
        <w:jc w:val="both"/>
      </w:pPr>
      <w:r>
        <w:t xml:space="preserve">Clear regulations create a feeling of security for the bureaucrats, who sometimes feel they are </w:t>
      </w:r>
      <w:r w:rsidRPr="001D1976">
        <w:t>left making decisions alone in their offices.</w:t>
      </w:r>
      <w:r>
        <w:t xml:space="preserve"> Rather than advocating more autonomy and room for professional discretion, the employees tend to seek clear guidelines and coordinated practices. To this informant, rational, rule-oriented and collectively organised decision-making </w:t>
      </w:r>
      <w:r w:rsidR="004A3F04">
        <w:t>was</w:t>
      </w:r>
      <w:r>
        <w:t xml:space="preserve"> preferable to a more individualised, subjective or emotional approach.</w:t>
      </w:r>
    </w:p>
    <w:p w:rsidR="007041F3" w:rsidRDefault="007041F3" w:rsidP="002D5107">
      <w:pPr>
        <w:spacing w:line="480" w:lineRule="auto"/>
        <w:ind w:firstLine="708"/>
        <w:jc w:val="both"/>
      </w:pPr>
      <w:r>
        <w:t>The organisation’s rules and norms about impersonal and objective assessment are justified with reference to values such as justice and democracy. Liberal democracy implies a clear boundary between policymaking and administration, and this principle is emphasised by informants: ‘We administer the law. We do not decide the rules. Personally, I may not agree with the rules as they are. But they are there, and we administer them’ (Bureau</w:t>
      </w:r>
      <w:r w:rsidR="004A3F04">
        <w:t>crat 8). This informant stressed</w:t>
      </w:r>
      <w:r>
        <w:t xml:space="preserve"> that her task is to administer, as objectively and consistently as possible, the rules and regulations passed by policy-makers. Bureaucrats who assess cases according to their own opinions and feelings would challenge the authority of democratically elected legal decision-makers and ultimately threaten democratic principles.</w:t>
      </w:r>
    </w:p>
    <w:p w:rsidR="007041F3" w:rsidRPr="005502A1" w:rsidRDefault="007041F3" w:rsidP="002D5107">
      <w:pPr>
        <w:pStyle w:val="Brdtekst1"/>
        <w:spacing w:line="480" w:lineRule="auto"/>
        <w:ind w:firstLine="709"/>
        <w:jc w:val="both"/>
      </w:pPr>
      <w:r>
        <w:t xml:space="preserve">The principle of equal treatment is an important characteristic of bureaucracy </w:t>
      </w:r>
      <w:r w:rsidR="00B475B8">
        <w:fldChar w:fldCharType="begin"/>
      </w:r>
      <w:r>
        <w:instrText xml:space="preserve"> ADDIN EN.CITE &lt;EndNote&gt;&lt;Cite&gt;&lt;Author&gt;Weber&lt;/Author&gt;&lt;Year&gt;1981&lt;/Year&gt;&lt;RecNum&gt;825&lt;/RecNum&gt;&lt;DisplayText&gt;(Weber 1981)&lt;/DisplayText&gt;&lt;record&gt;&lt;rec-number&gt;825&lt;/rec-number&gt;&lt;foreign-keys&gt;&lt;key app="EN" db-id="ws059zw27ea2scepp0hp05al9wv2vpx59xdp"&gt;825&lt;/key&gt;&lt;/foreign-keys&gt;&lt;ref-type name="Book Section"&gt;5&lt;/ref-type&gt;&lt;contributors&gt;&lt;authors&gt;&lt;author&gt;Weber, Max&lt;/author&gt;&lt;/authors&gt;&lt;secondary-authors&gt;&lt;author&gt;Grusky, G&lt;/author&gt;&lt;author&gt;Miller, G&lt;/author&gt;&lt;/secondary-authors&gt;&lt;/contributors&gt;&lt;titles&gt;&lt;title&gt;Bureaucracy&lt;/title&gt;&lt;secondary-title&gt;The Sociology of Organization&lt;/secondary-title&gt;&lt;/titles&gt;&lt;pages&gt;7-36&lt;/pages&gt;&lt;dates&gt;&lt;year&gt;1981&lt;/year&gt;&lt;/dates&gt;&lt;pub-location&gt;New York&lt;/pub-location&gt;&lt;publisher&gt;Free Press&lt;/publisher&gt;&lt;label&gt;Artikkel nr 191 (eiga katalogisering)&lt;/label&gt;&lt;urls&gt;&lt;/urls&gt;&lt;/record&gt;&lt;/Cite&gt;&lt;/EndNote&gt;</w:instrText>
      </w:r>
      <w:r w:rsidR="00B475B8">
        <w:fldChar w:fldCharType="separate"/>
      </w:r>
      <w:r>
        <w:rPr>
          <w:noProof/>
        </w:rPr>
        <w:t>(</w:t>
      </w:r>
      <w:hyperlink w:anchor="_ENREF_50" w:tooltip="Weber, 1981 #825" w:history="1">
        <w:r w:rsidR="00337D20">
          <w:rPr>
            <w:noProof/>
          </w:rPr>
          <w:t>Weber 1981</w:t>
        </w:r>
      </w:hyperlink>
      <w:r>
        <w:rPr>
          <w:noProof/>
        </w:rPr>
        <w:t>)</w:t>
      </w:r>
      <w:r w:rsidR="00B475B8">
        <w:fldChar w:fldCharType="end"/>
      </w:r>
      <w:r>
        <w:t xml:space="preserve">. For one informant, equal treatment means that applications are assessed in </w:t>
      </w:r>
      <w:r w:rsidRPr="00663DE2">
        <w:t>due order</w:t>
      </w:r>
      <w:r>
        <w:t>:</w:t>
      </w:r>
    </w:p>
    <w:p w:rsidR="007041F3" w:rsidRDefault="007041F3" w:rsidP="002D5107">
      <w:pPr>
        <w:pStyle w:val="Sitat"/>
        <w:rPr>
          <w:lang w:val="en-GB"/>
        </w:rPr>
      </w:pPr>
      <w:r>
        <w:rPr>
          <w:lang w:val="en-GB"/>
        </w:rPr>
        <w:t>Equal treatment means that even though you have the capacity to contact us through phone or e-mail and follow up on your application, we cannot prioritise your case. We are not trying to be difficult. We just ensure equal and just treatment of applications (Bureaucrat 3).</w:t>
      </w:r>
    </w:p>
    <w:p w:rsidR="007041F3" w:rsidRPr="00C53982" w:rsidRDefault="007041F3" w:rsidP="002D5107">
      <w:pPr>
        <w:pStyle w:val="Brdtekst1"/>
        <w:spacing w:line="480" w:lineRule="auto"/>
        <w:jc w:val="both"/>
      </w:pPr>
      <w:r>
        <w:t xml:space="preserve">Equal treatment means that no one should be able to work the queue; an ordered queue becomes a sign of justice. Another informant, a police officer whose </w:t>
      </w:r>
      <w:r w:rsidRPr="00286E8B">
        <w:t>tasks are</w:t>
      </w:r>
      <w:r>
        <w:t xml:space="preserve"> to interview sponsors and prepare applications, related an incident when she gave some extra service to a client. Helping when possible seemed important for this informant’s job satisfaction and she illustrated how feelings such as compassion and sympathy can cause a helping behaviour (Sieben and Wettergren 2010: 11). However, the informant was critical to her own </w:t>
      </w:r>
      <w:r w:rsidRPr="009D4FD5">
        <w:t xml:space="preserve">engagement </w:t>
      </w:r>
      <w:r>
        <w:t>with clients and explained that if some applicants are given special treatment, the principle of equal treatment</w:t>
      </w:r>
      <w:r w:rsidDel="008E6199">
        <w:t xml:space="preserve"> is threatened. </w:t>
      </w:r>
      <w:r>
        <w:t xml:space="preserve">According to the bureaucratic ethos, formally equal treatment is associated with justice, while personal engagement, emotional involvement, sympathy and helping behaviour threaten justice. The </w:t>
      </w:r>
      <w:r w:rsidR="00EB5351">
        <w:t xml:space="preserve">so-called </w:t>
      </w:r>
      <w:r>
        <w:t>‘feeling rules’ of immigration administration are justified and maintained with reference to justice and democracy.</w:t>
      </w:r>
    </w:p>
    <w:p w:rsidR="007041F3" w:rsidRDefault="007041F3" w:rsidP="002D5107">
      <w:pPr>
        <w:spacing w:line="480" w:lineRule="auto"/>
        <w:ind w:firstLine="720"/>
        <w:jc w:val="both"/>
      </w:pPr>
      <w:r>
        <w:t xml:space="preserve">Informants frequently cite the principle of equal treatment. As a principle of justice however, ‘equal treatment’ has some specific limitations in the context of immigration management; differential treatment of citizens and non-citizens is a fundamental premise for migration regulations </w:t>
      </w:r>
      <w:r w:rsidR="00B475B8">
        <w:fldChar w:fldCharType="begin"/>
      </w:r>
      <w:r>
        <w:instrText xml:space="preserve"> ADDIN EN.CITE &lt;EndNote&gt;&lt;Cite&gt;&lt;Author&gt;Nash&lt;/Author&gt;&lt;Year&gt;2009&lt;/Year&gt;&lt;RecNum&gt;546&lt;/RecNum&gt;&lt;DisplayText&gt;(Nash 2009)&lt;/DisplayText&gt;&lt;record&gt;&lt;rec-number&gt;546&lt;/rec-number&gt;&lt;foreign-keys&gt;&lt;key app="EN" db-id="ws059zw27ea2scepp0hp05al9wv2vpx59xdp"&gt;546&lt;/key&gt;&lt;/foreign-keys&gt;&lt;ref-type name="Journal Article"&gt;17&lt;/ref-type&gt;&lt;contributors&gt;&lt;authors&gt;&lt;author&gt;Nash, Kate&lt;/author&gt;&lt;/authors&gt;&lt;/contributors&gt;&lt;titles&gt;&lt;title&gt;Between Citizenship and Human Rights&lt;/title&gt;&lt;secondary-title&gt;Sociology&lt;/secondary-title&gt;&lt;/titles&gt;&lt;periodical&gt;&lt;full-title&gt;Sociology&lt;/full-title&gt;&lt;/periodical&gt;&lt;pages&gt;1067-1083&lt;/pages&gt;&lt;volume&gt;43&lt;/volume&gt;&lt;number&gt;6&lt;/number&gt;&lt;dates&gt;&lt;year&gt;2009&lt;/year&gt;&lt;pub-dates&gt;&lt;date&gt;December 1, 2009&lt;/date&gt;&lt;/pub-dates&gt;&lt;/dates&gt;&lt;label&gt;Artikkel nr 89 (eiga katalogisering)&lt;/label&gt;&lt;urls&gt;&lt;related-urls&gt;&lt;url&gt;http://soc.sagepub.com/cgi/content/abstract/43/6/1067&lt;/url&gt;&lt;/related-urls&gt;&lt;/urls&gt;&lt;electronic-resource-num&gt;10.1177/0038038509345702&lt;/electronic-resource-num&gt;&lt;/record&gt;&lt;/Cite&gt;&lt;/EndNote&gt;</w:instrText>
      </w:r>
      <w:r w:rsidR="00B475B8">
        <w:fldChar w:fldCharType="separate"/>
      </w:r>
      <w:r>
        <w:rPr>
          <w:noProof/>
        </w:rPr>
        <w:t>(</w:t>
      </w:r>
      <w:hyperlink w:anchor="_ENREF_39" w:tooltip="Nash, 2009 #546" w:history="1">
        <w:r w:rsidR="00337D20">
          <w:rPr>
            <w:noProof/>
          </w:rPr>
          <w:t>Nash 2009</w:t>
        </w:r>
      </w:hyperlink>
      <w:r>
        <w:rPr>
          <w:noProof/>
        </w:rPr>
        <w:t>)</w:t>
      </w:r>
      <w:r w:rsidR="00B475B8">
        <w:fldChar w:fldCharType="end"/>
      </w:r>
      <w:r>
        <w:t xml:space="preserve"> and employees in the immigration administration are conscious about the exclusionary nature of national borders: ‘Immigration law is by definition a discriminatory system’ (Bureaucrat 8). </w:t>
      </w:r>
      <w:r w:rsidDel="00992466">
        <w:t>T</w:t>
      </w:r>
      <w:r>
        <w:t xml:space="preserve">he injustice of border control and global inequality must be kept out of sight in order to sustain the idea of a just system </w:t>
      </w:r>
      <w:r w:rsidR="00B475B8">
        <w:fldChar w:fldCharType="begin">
          <w:fldData xml:space="preserve">PEVuZE5vdGU+PENpdGU+PEF1dGhvcj5XZXR0ZXJncmVuPC9BdXRob3I+PFllYXI+MjAxMDwvWWVh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</w:fldData>
        </w:fldChar>
      </w:r>
      <w:r w:rsidR="00E61AB7">
        <w:instrText xml:space="preserve"> ADDIN EN.CITE </w:instrText>
      </w:r>
      <w:r w:rsidR="00B475B8">
        <w:fldChar w:fldCharType="begin">
          <w:fldData xml:space="preserve">PEVuZE5vdGU+PENpdGU+PEF1dGhvcj5XZXR0ZXJncmVuPC9BdXRob3I+PFllYXI+MjAxMDwvWWVh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</w:fldData>
        </w:fldChar>
      </w:r>
      <w:r w:rsidR="00E61AB7">
        <w:instrText xml:space="preserve"> ADDIN EN.CITE.DATA </w:instrText>
      </w:r>
      <w:r w:rsidR="00B475B8">
        <w:fldChar w:fldCharType="end"/>
      </w:r>
      <w:r w:rsidR="00B475B8">
        <w:fldChar w:fldCharType="separate"/>
      </w:r>
      <w:r>
        <w:rPr>
          <w:noProof/>
        </w:rPr>
        <w:t>(</w:t>
      </w:r>
      <w:hyperlink w:anchor="_ENREF_52" w:tooltip="Wettergren, 2010 #823" w:history="1">
        <w:r w:rsidR="00337D20">
          <w:rPr>
            <w:noProof/>
          </w:rPr>
          <w:t>Wettergren 2010</w:t>
        </w:r>
      </w:hyperlink>
      <w:r>
        <w:rPr>
          <w:noProof/>
        </w:rPr>
        <w:t>)</w:t>
      </w:r>
      <w:r w:rsidR="00B475B8">
        <w:fldChar w:fldCharType="end"/>
      </w:r>
      <w:r>
        <w:t xml:space="preserve">. </w:t>
      </w:r>
    </w:p>
    <w:p w:rsidR="007041F3" w:rsidRDefault="007041F3" w:rsidP="00294D3F">
      <w:pPr>
        <w:spacing w:line="480" w:lineRule="auto"/>
        <w:ind w:firstLine="720"/>
        <w:jc w:val="both"/>
      </w:pPr>
      <w:r w:rsidRPr="005E0840">
        <w:t>Even in a formal concept of justice limited to the equal treatment of non-citizens</w:t>
      </w:r>
      <w:bookmarkStart w:id="2" w:name="_GoBack"/>
      <w:bookmarkEnd w:id="2"/>
      <w:r w:rsidRPr="005E0840">
        <w:t>, such equal treatment is not always easily implemented in practice. A conversation from the practice meeting may illustrate this:</w:t>
      </w:r>
      <w:r w:rsidR="004B50CD">
        <w:t xml:space="preserve"> o</w:t>
      </w:r>
      <w:r>
        <w:t>ne point on the agenda was a certain administrative practice related to the former Immigration Act, the so-called ‘seven-months-rule’. This practice was an exemption from the general rule that a person applying for family immigration must hand in the application in their country of origin and wait there while the case is processed. According to administrative precedent, women more than seven months pregnant and already residing in Norway were usually allowed to hand in applications for family immigration in Norway. The question under consideration was whether such a practice was consistent with the regulations established by policymakers:</w:t>
      </w:r>
    </w:p>
    <w:p w:rsidR="007041F3" w:rsidRDefault="007041F3" w:rsidP="002D5107">
      <w:pPr>
        <w:pStyle w:val="Sitat"/>
        <w:rPr>
          <w:lang w:val="en-GB"/>
        </w:rPr>
      </w:pPr>
      <w:r>
        <w:rPr>
          <w:lang w:val="en-GB"/>
        </w:rPr>
        <w:t>- It has been defined as reasonable to let pregnant women stay.</w:t>
      </w:r>
      <w:r>
        <w:rPr>
          <w:lang w:val="en-GB"/>
        </w:rPr>
        <w:br/>
        <w:t>- If a woman is seven months pregnant we let her hand in the application for a residence permit in Norway, because she wouldn’t be allowed on board a flight anyhow.</w:t>
      </w:r>
      <w:r>
        <w:rPr>
          <w:lang w:val="en-GB"/>
        </w:rPr>
        <w:br/>
        <w:t>- Don’t we just instruct the police to demand that she leaves the country after giving birth instead? We never defined pregnancy as ‘strong humanitarian grounds’.</w:t>
      </w:r>
      <w:r>
        <w:rPr>
          <w:lang w:val="en-GB"/>
        </w:rPr>
        <w:br/>
        <w:t>- Perhaps I’m the only one who remembers giving birth and finds such a practice ruthless? [The group laughs].</w:t>
      </w:r>
      <w:r>
        <w:rPr>
          <w:lang w:val="en-GB"/>
        </w:rPr>
        <w:br/>
        <w:t>- At least it is evident that this practice is inconsistent.</w:t>
      </w:r>
      <w:r>
        <w:rPr>
          <w:lang w:val="en-GB"/>
        </w:rPr>
        <w:br/>
        <w:t>- Wouldn’t it appear to be unreasonable if pregnant women are treated more favourably than women who have just given birth?</w:t>
      </w:r>
      <w:r>
        <w:rPr>
          <w:lang w:val="en-GB"/>
        </w:rPr>
        <w:br/>
        <w:t xml:space="preserve">- We have to sort out and clarify this question, that’s for sure. </w:t>
      </w:r>
      <w:r>
        <w:rPr>
          <w:lang w:val="en-GB"/>
        </w:rPr>
        <w:br/>
        <w:t>- In my opinion, we interfere with the policy makers’ domain if we uphold this practice. The Ministry has made clear that applicants should follow the rules and apply from their country of origin. We cannot establish a practice breaking with this principle unless we confer with policy-makers.</w:t>
      </w:r>
      <w:r>
        <w:rPr>
          <w:lang w:val="en-GB"/>
        </w:rPr>
        <w:br/>
        <w:t>- But if health service is bad in their country of origin, we usually let women with newborn babies stay. Then, it is not due to pregnancy or birth per se, but for health reasons.</w:t>
      </w:r>
      <w:r>
        <w:rPr>
          <w:lang w:val="en-GB"/>
        </w:rPr>
        <w:br/>
        <w:t>- Forcing people to travel to Lahore with a newborn baby would contradict humanitarian principles.</w:t>
      </w:r>
      <w:r>
        <w:rPr>
          <w:lang w:val="en-GB"/>
        </w:rPr>
        <w:br/>
        <w:t>- In my opinion, country of origin is decisive. We tend to travel to Thailand on holiday anyhow. But these countries in Africa are a different story.</w:t>
      </w:r>
      <w:r>
        <w:rPr>
          <w:lang w:val="en-GB"/>
        </w:rPr>
        <w:br/>
        <w:t>- Driving from Finnmark [northernmost region of Norway with a border to Russia] to Russia wouldn’t be a problem either [laughter].</w:t>
      </w:r>
    </w:p>
    <w:p w:rsidR="007041F3" w:rsidRDefault="007041F3" w:rsidP="002D5107">
      <w:pPr>
        <w:spacing w:line="480" w:lineRule="auto"/>
        <w:jc w:val="both"/>
      </w:pPr>
      <w:r>
        <w:t>This conversation exemplifies how the group wor</w:t>
      </w:r>
      <w:r w:rsidR="004A3F04">
        <w:t>ked</w:t>
      </w:r>
      <w:r>
        <w:t xml:space="preserve"> through</w:t>
      </w:r>
      <w:r w:rsidRPr="00557602">
        <w:t xml:space="preserve"> the</w:t>
      </w:r>
      <w:r>
        <w:t xml:space="preserve"> questions under consideration. First, they present</w:t>
      </w:r>
      <w:r w:rsidR="004A3F04">
        <w:t>ed</w:t>
      </w:r>
      <w:r>
        <w:t xml:space="preserve"> </w:t>
      </w:r>
      <w:r w:rsidDel="00992466">
        <w:t xml:space="preserve">practical arguments such as </w:t>
      </w:r>
      <w:r>
        <w:t xml:space="preserve">air-line regulations, travel distance and </w:t>
      </w:r>
      <w:r w:rsidRPr="001D1976">
        <w:t>health service conditions</w:t>
      </w:r>
      <w:r>
        <w:t xml:space="preserve"> in the country o</w:t>
      </w:r>
      <w:r w:rsidR="004A3F04">
        <w:t>f origin. Moreover, reference was</w:t>
      </w:r>
      <w:r>
        <w:t xml:space="preserve"> also made to their own experiences of giving </w:t>
      </w:r>
      <w:r w:rsidR="004A3F04">
        <w:t>birth and this signalled</w:t>
      </w:r>
      <w:r>
        <w:t xml:space="preserve"> empathy and identification with applicants. Finally, they refer</w:t>
      </w:r>
      <w:r w:rsidR="004A3F04">
        <w:t>red</w:t>
      </w:r>
      <w:r>
        <w:t xml:space="preserve"> to concepts such as ‘reasonableness’ and humanitarian principles, equal treatment and the authority of democratically elected lawmakers. There seemed to be a general agreement amongst those present that all of these considerations are legitimate. For instance, arguments based on the </w:t>
      </w:r>
      <w:r w:rsidRPr="00616353">
        <w:t>ex</w:t>
      </w:r>
      <w:r>
        <w:t>e</w:t>
      </w:r>
      <w:r w:rsidRPr="00616353">
        <w:t>cutive officer’s ident</w:t>
      </w:r>
      <w:r>
        <w:t>ification with the applicant were</w:t>
      </w:r>
      <w:r w:rsidRPr="00616353">
        <w:t xml:space="preserve"> not dismissed. Nevertheless, </w:t>
      </w:r>
      <w:r>
        <w:t xml:space="preserve">rule-oriented lines of argumentation seemed to have more weight. </w:t>
      </w:r>
      <w:r w:rsidDel="00992466">
        <w:t xml:space="preserve">While </w:t>
      </w:r>
      <w:r>
        <w:t>compassion-oriented arguments seemed to be legitimate and applicable, they were difficult to defend against the rule-oriented arguments.</w:t>
      </w:r>
      <w:r w:rsidRPr="00620553">
        <w:t xml:space="preserve"> </w:t>
      </w:r>
      <w:r>
        <w:t>The conversation illustrates that the bureaucratic ethos, based on equal treatment and respect for the authority of democratically elected bodies, functions as powerful arguments in favour of tightening immigration practice.</w:t>
      </w:r>
    </w:p>
    <w:p w:rsidR="007041F3" w:rsidRDefault="007041F3" w:rsidP="002D5107">
      <w:pPr>
        <w:pStyle w:val="Heading2"/>
      </w:pPr>
      <w:r>
        <w:t xml:space="preserve"> ‘We are not insensitive and cold’</w:t>
      </w:r>
    </w:p>
    <w:p w:rsidR="007041F3" w:rsidRDefault="007041F3" w:rsidP="002D5107">
      <w:pPr>
        <w:pStyle w:val="Brdtekst1"/>
        <w:spacing w:line="480" w:lineRule="auto"/>
        <w:jc w:val="both"/>
      </w:pPr>
      <w:r>
        <w:t>The n</w:t>
      </w:r>
      <w:r w:rsidRPr="00620553">
        <w:t xml:space="preserve">orms, practices and emotional rules of an organisation are developed </w:t>
      </w:r>
      <w:r>
        <w:t>in relation to</w:t>
      </w:r>
      <w:r w:rsidRPr="00620553">
        <w:t xml:space="preserve"> the broader socio-cultural context</w:t>
      </w:r>
      <w:r>
        <w:t xml:space="preserve"> </w:t>
      </w:r>
      <w:r w:rsidR="00B475B8">
        <w:fldChar w:fldCharType="begin">
          <w:fldData xml:space="preserve">PEVuZE5vdGU+PENpdGU+PEF1dGhvcj5GaW5lbWFuPC9BdXRob3I+PFllYXI+MjAxMDwvWWVhcj48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==
</w:fldData>
        </w:fldChar>
      </w:r>
      <w:r w:rsidR="00E61AB7">
        <w:instrText xml:space="preserve"> ADDIN EN.CITE </w:instrText>
      </w:r>
      <w:r w:rsidR="00B475B8">
        <w:fldChar w:fldCharType="begin">
          <w:fldData xml:space="preserve">PEVuZE5vdGU+PENpdGU+PEF1dGhvcj5GaW5lbWFuPC9BdXRob3I+PFllYXI+MjAxMDwvWWVhcj48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==
</w:fldData>
        </w:fldChar>
      </w:r>
      <w:r w:rsidR="00E61AB7">
        <w:instrText xml:space="preserve"> ADDIN EN.CITE.DATA </w:instrText>
      </w:r>
      <w:r w:rsidR="00B475B8">
        <w:fldChar w:fldCharType="end"/>
      </w:r>
      <w:r w:rsidR="00B475B8">
        <w:fldChar w:fldCharType="separate"/>
      </w:r>
      <w:r>
        <w:rPr>
          <w:noProof/>
        </w:rPr>
        <w:t>(</w:t>
      </w:r>
      <w:hyperlink w:anchor="_ENREF_21" w:tooltip="Fineman, 2010 #949" w:history="1">
        <w:r w:rsidR="00337D20">
          <w:rPr>
            <w:noProof/>
          </w:rPr>
          <w:t>Fineman 2010</w:t>
        </w:r>
      </w:hyperlink>
      <w:r>
        <w:rPr>
          <w:noProof/>
        </w:rPr>
        <w:t xml:space="preserve">; </w:t>
      </w:r>
      <w:hyperlink w:anchor="_ENREF_44" w:tooltip="Sieben, 2010 #828" w:history="1">
        <w:r w:rsidR="00337D20">
          <w:rPr>
            <w:noProof/>
          </w:rPr>
          <w:t>Sieben and Wettergren 2010</w:t>
        </w:r>
      </w:hyperlink>
      <w:r>
        <w:rPr>
          <w:noProof/>
        </w:rPr>
        <w:t>)</w:t>
      </w:r>
      <w:r w:rsidR="00B475B8">
        <w:fldChar w:fldCharType="end"/>
      </w:r>
      <w:r w:rsidRPr="00620553">
        <w:t>. Public debate in Norway has been characterised by a critical stance toward</w:t>
      </w:r>
      <w:r>
        <w:t>s</w:t>
      </w:r>
      <w:r w:rsidRPr="00620553">
        <w:t xml:space="preserve"> the </w:t>
      </w:r>
      <w:r>
        <w:t>D</w:t>
      </w:r>
      <w:r w:rsidRPr="00620553">
        <w:t xml:space="preserve">irectorate and the organisation has a weak reputation. </w:t>
      </w:r>
      <w:r>
        <w:t>N</w:t>
      </w:r>
      <w:r>
        <w:rPr>
          <w:color w:val="000000"/>
        </w:rPr>
        <w:t xml:space="preserve">egative media attention </w:t>
      </w:r>
      <w:r>
        <w:t>was a recurring theme during interviews,</w:t>
      </w:r>
      <w:r>
        <w:rPr>
          <w:color w:val="000000"/>
        </w:rPr>
        <w:t xml:space="preserve"> and previous research has highlighted that civil servants often feel they have to defend themselves from constant criticism </w:t>
      </w:r>
      <w:r w:rsidR="00B475B8">
        <w:rPr>
          <w:color w:val="000000"/>
        </w:rPr>
        <w:fldChar w:fldCharType="begin">
          <w:fldData xml:space="preserve">PEVuZE5vdGU+PENpdGU+PEF1dGhvcj5GdWdsZXJ1ZDwvQXV0aG9yPjxZZWFyPjIwMDM8L1llYXI+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</w:fldData>
        </w:fldChar>
      </w:r>
      <w:r>
        <w:rPr>
          <w:color w:val="000000"/>
        </w:rPr>
        <w:instrText xml:space="preserve"> ADDIN EN.CITE </w:instrText>
      </w:r>
      <w:r w:rsidR="00B475B8">
        <w:rPr>
          <w:color w:val="000000"/>
        </w:rPr>
        <w:fldChar w:fldCharType="begin">
          <w:fldData xml:space="preserve">PEVuZE5vdGU+PENpdGU+PEF1dGhvcj5GdWdsZXJ1ZDwvQXV0aG9yPjxZZWFyPjIwMDM8L1llYXI+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</w:fldData>
        </w:fldChar>
      </w:r>
      <w:r>
        <w:rPr>
          <w:color w:val="000000"/>
        </w:rPr>
        <w:instrText xml:space="preserve"> ADDIN EN.CITE.DATA </w:instrText>
      </w:r>
      <w:r w:rsidR="00D233AF" w:rsidRPr="00B475B8">
        <w:rPr>
          <w:color w:val="000000"/>
        </w:rPr>
      </w:r>
      <w:r w:rsidR="00B475B8">
        <w:rPr>
          <w:color w:val="000000"/>
        </w:rPr>
        <w:fldChar w:fldCharType="end"/>
      </w:r>
      <w:r w:rsidR="00D233AF" w:rsidRPr="00B475B8">
        <w:rPr>
          <w:color w:val="000000"/>
        </w:rPr>
      </w:r>
      <w:r w:rsidR="00B475B8">
        <w:rPr>
          <w:color w:val="000000"/>
        </w:rPr>
        <w:fldChar w:fldCharType="separate"/>
      </w:r>
      <w:r>
        <w:rPr>
          <w:noProof/>
          <w:color w:val="000000"/>
        </w:rPr>
        <w:t>(</w:t>
      </w:r>
      <w:hyperlink w:anchor="_ENREF_22" w:tooltip="Fuglerud, 2003 #453" w:history="1">
        <w:r w:rsidR="00337D20">
          <w:rPr>
            <w:noProof/>
            <w:color w:val="000000"/>
          </w:rPr>
          <w:t>Fuglerud 2003</w:t>
        </w:r>
      </w:hyperlink>
      <w:r>
        <w:rPr>
          <w:noProof/>
          <w:color w:val="000000"/>
        </w:rPr>
        <w:t xml:space="preserve">; </w:t>
      </w:r>
      <w:hyperlink w:anchor="_ENREF_54" w:tooltip="Øverås, 2005 #692" w:history="1">
        <w:r w:rsidR="00337D20">
          <w:rPr>
            <w:noProof/>
            <w:color w:val="000000"/>
          </w:rPr>
          <w:t>Øverås and Westborg 2005: 54</w:t>
        </w:r>
      </w:hyperlink>
      <w:r>
        <w:rPr>
          <w:noProof/>
          <w:color w:val="000000"/>
        </w:rPr>
        <w:t>)</w:t>
      </w:r>
      <w:r w:rsidR="00B475B8">
        <w:rPr>
          <w:color w:val="000000"/>
        </w:rPr>
        <w:fldChar w:fldCharType="end"/>
      </w:r>
      <w:r w:rsidRPr="004F1042">
        <w:rPr>
          <w:color w:val="000000"/>
        </w:rPr>
        <w:t>.</w:t>
      </w:r>
      <w:r w:rsidRPr="004F1042">
        <w:t xml:space="preserve"> A</w:t>
      </w:r>
      <w:r w:rsidRPr="004F1042">
        <w:rPr>
          <w:color w:val="000000"/>
        </w:rPr>
        <w:t>c</w:t>
      </w:r>
      <w:r>
        <w:rPr>
          <w:color w:val="000000"/>
        </w:rPr>
        <w:t>cording to one informant, they are commonly accused of emotional insensitivity</w:t>
      </w:r>
      <w:r>
        <w:t>:</w:t>
      </w:r>
    </w:p>
    <w:p w:rsidR="007041F3" w:rsidRDefault="007041F3" w:rsidP="002D5107">
      <w:pPr>
        <w:pStyle w:val="Sitat"/>
        <w:jc w:val="both"/>
        <w:rPr>
          <w:color w:val="000000"/>
          <w:lang w:val="en-GB"/>
        </w:rPr>
      </w:pPr>
      <w:r>
        <w:rPr>
          <w:color w:val="000000"/>
          <w:lang w:val="en-GB"/>
        </w:rPr>
        <w:t xml:space="preserve">PR is a challenge for the immigration administration as we are often exposed to criticism in the media. […] </w:t>
      </w:r>
      <w:r>
        <w:rPr>
          <w:lang w:val="en-GB"/>
        </w:rPr>
        <w:t>We</w:t>
      </w:r>
      <w:r>
        <w:rPr>
          <w:color w:val="000000"/>
          <w:lang w:val="en-GB"/>
        </w:rPr>
        <w:t xml:space="preserve"> are often portrayed as cold and insensitive and incapable of making good assessments and decisions […] But we are not insensitive and cold. We do see that applicants are people affected by the decisions we make, and that family is what is most important to people (Bureaucrat 8).</w:t>
      </w:r>
    </w:p>
    <w:p w:rsidR="007041F3" w:rsidRDefault="007041F3" w:rsidP="002D5107">
      <w:pPr>
        <w:spacing w:line="480" w:lineRule="auto"/>
        <w:jc w:val="both"/>
      </w:pPr>
      <w:r>
        <w:t xml:space="preserve">This informant </w:t>
      </w:r>
      <w:r>
        <w:rPr>
          <w:color w:val="000000"/>
        </w:rPr>
        <w:t>responded to criticism by insisting on the bureaucrats’ ability to feel.</w:t>
      </w:r>
      <w:r>
        <w:t xml:space="preserve"> </w:t>
      </w:r>
      <w:r>
        <w:rPr>
          <w:color w:val="000000"/>
        </w:rPr>
        <w:t>S</w:t>
      </w:r>
      <w:r>
        <w:t xml:space="preserve">everal other informants also emphasised that they do not want to be seen as distanced and formalistic and they talked about their feelings of empathy towards applicants: ‘Of course, you are moved and touched by people’s destinies’ (Bureaucrat 5). Accusations of being cold and insensitive seem to be based on a connection between </w:t>
      </w:r>
      <w:r>
        <w:rPr>
          <w:color w:val="000000"/>
        </w:rPr>
        <w:t xml:space="preserve">emotional </w:t>
      </w:r>
      <w:r w:rsidRPr="00275A71">
        <w:rPr>
          <w:color w:val="000000"/>
        </w:rPr>
        <w:t>detachment and</w:t>
      </w:r>
      <w:r>
        <w:rPr>
          <w:color w:val="000000"/>
        </w:rPr>
        <w:t xml:space="preserve"> immoral and inhumane decisions. T</w:t>
      </w:r>
      <w:r>
        <w:t xml:space="preserve">he idea that an emotional engagement with applicants is required for just and ethical immigration management frequently appears in the Norwegian public debate. Criticising bureaucratic organisations for being emotionally detached and consequently immoral is quite widespread </w:t>
      </w:r>
      <w:r w:rsidR="00B475B8">
        <w:fldChar w:fldCharType="begin">
          <w:fldData xml:space="preserve">PEVuZE5vdGU+PENpdGU+PEF1dGhvcj5kdSBHYXk8L0F1dGhvcj48WWVhcj4yMDAwPC9ZZWFyPjxS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</w:fldData>
        </w:fldChar>
      </w:r>
      <w:r w:rsidR="00E61AB7">
        <w:instrText xml:space="preserve"> ADDIN EN.CITE </w:instrText>
      </w:r>
      <w:r w:rsidR="00B475B8">
        <w:fldChar w:fldCharType="begin">
          <w:fldData xml:space="preserve">PEVuZE5vdGU+PENpdGU+PEF1dGhvcj5kdSBHYXk8L0F1dGhvcj48WWVhcj4yMDAwPC9ZZWFyPjxS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</w:fldData>
        </w:fldChar>
      </w:r>
      <w:r w:rsidR="00E61AB7">
        <w:instrText xml:space="preserve"> ADDIN EN.CITE.DATA </w:instrText>
      </w:r>
      <w:r w:rsidR="00B475B8">
        <w:fldChar w:fldCharType="end"/>
      </w:r>
      <w:r w:rsidR="00B475B8">
        <w:fldChar w:fldCharType="separate"/>
      </w:r>
      <w:r>
        <w:rPr>
          <w:noProof/>
        </w:rPr>
        <w:t>(</w:t>
      </w:r>
      <w:hyperlink w:anchor="_ENREF_11" w:tooltip="du Gay, 2000 #923" w:history="1">
        <w:r w:rsidR="00337D20">
          <w:rPr>
            <w:noProof/>
          </w:rPr>
          <w:t>du Gay 2000</w:t>
        </w:r>
      </w:hyperlink>
      <w:r>
        <w:rPr>
          <w:noProof/>
        </w:rPr>
        <w:t>)</w:t>
      </w:r>
      <w:r w:rsidR="00B475B8">
        <w:fldChar w:fldCharType="end"/>
      </w:r>
      <w:r>
        <w:t xml:space="preserve">, but </w:t>
      </w:r>
      <w:r>
        <w:rPr>
          <w:color w:val="000000"/>
        </w:rPr>
        <w:t>such criticisms may have a particular resonance in the context of immigration management because decisions often have serious consequences for individual applicants. B</w:t>
      </w:r>
      <w:r>
        <w:t>ureaucrats respond</w:t>
      </w:r>
      <w:r w:rsidR="002A173D">
        <w:t>ed</w:t>
      </w:r>
      <w:r>
        <w:t xml:space="preserve"> to charges of coldness and insensitivity by referring to the ethos of bureaucracy. Nevertheless, the civil servants also </w:t>
      </w:r>
      <w:r w:rsidRPr="00622555">
        <w:t>insist</w:t>
      </w:r>
      <w:r w:rsidR="002A173D">
        <w:t>ed</w:t>
      </w:r>
      <w:r w:rsidRPr="00622555">
        <w:t xml:space="preserve"> on their</w:t>
      </w:r>
      <w:r>
        <w:t xml:space="preserve"> ability to feel empathy and compassion and to take ethical responsibility.</w:t>
      </w:r>
    </w:p>
    <w:p w:rsidR="007041F3" w:rsidRDefault="007041F3" w:rsidP="002D5107">
      <w:pPr>
        <w:spacing w:line="480" w:lineRule="auto"/>
        <w:ind w:firstLine="720"/>
        <w:jc w:val="both"/>
      </w:pPr>
      <w:r w:rsidRPr="00322C8B">
        <w:rPr>
          <w:color w:val="000000"/>
        </w:rPr>
        <w:t>In the aftermath of a period of public investigations</w:t>
      </w:r>
      <w:r>
        <w:rPr>
          <w:color w:val="000000"/>
        </w:rPr>
        <w:t xml:space="preserve"> and criticism</w:t>
      </w:r>
      <w:r w:rsidRPr="00322C8B">
        <w:rPr>
          <w:color w:val="000000"/>
        </w:rPr>
        <w:t>, the Directorate of Immigration revised the organisation</w:t>
      </w:r>
      <w:r>
        <w:rPr>
          <w:color w:val="000000"/>
        </w:rPr>
        <w:t>’</w:t>
      </w:r>
      <w:r w:rsidRPr="00322C8B">
        <w:rPr>
          <w:color w:val="000000"/>
        </w:rPr>
        <w:t xml:space="preserve">s ethical guidelines. </w:t>
      </w:r>
      <w:r w:rsidRPr="007D0D15">
        <w:rPr>
          <w:color w:val="000000"/>
        </w:rPr>
        <w:t xml:space="preserve">These new guidelines stress that the civil servants have a duty to be loyal to the organisation and their supervisors. </w:t>
      </w:r>
      <w:r>
        <w:rPr>
          <w:rFonts w:ascii="Times" w:hAnsi="Times" w:cs="Times"/>
          <w:color w:val="000000"/>
        </w:rPr>
        <w:t>At the same time, however, they emphasise</w:t>
      </w:r>
      <w:r w:rsidRPr="007D0D15">
        <w:rPr>
          <w:color w:val="000000"/>
        </w:rPr>
        <w:t xml:space="preserve"> that bureaucrats have an individual responsibility to report unethical behaviour and for ethical reflection and conduct regardless of orders from supervisors </w:t>
      </w:r>
      <w:r w:rsidR="00B475B8" w:rsidRPr="007D0D15">
        <w:rPr>
          <w:color w:val="000000"/>
        </w:rPr>
        <w:fldChar w:fldCharType="begin"/>
      </w:r>
      <w:r w:rsidRPr="007D0D15">
        <w:rPr>
          <w:color w:val="000000"/>
        </w:rPr>
        <w:instrText xml:space="preserve"> ADDIN EN.CITE &lt;EndNote&gt;&lt;Cite&gt;&lt;Author&gt;Utlendingsdirektoratet&lt;/Author&gt;&lt;Year&gt;2007&lt;/Year&gt;&lt;RecNum&gt;953&lt;/RecNum&gt;&lt;DisplayText&gt;(Utlendingsdirektoratet 2007)&lt;/DisplayText&gt;&lt;record&gt;&lt;rec-number&gt;953&lt;/rec-number&gt;&lt;foreign-keys&gt;&lt;key app="EN" db-id="ws059zw27ea2scepp0hp05al9wv2vpx59xdp"&gt;953&lt;/key&gt;&lt;/foreign-keys&gt;&lt;ref-type name="Report"&gt;27&lt;/ref-type&gt;&lt;contributors&gt;&lt;authors&gt;&lt;author&gt;Utlendingsdirektoratet, &lt;/author&gt;&lt;/authors&gt;&lt;secondary-authors&gt;&lt;author&gt;UDI&lt;/author&gt;&lt;/secondary-authors&gt;&lt;tertiary-authors&gt;&lt;author&gt;Utlendingsdirektoratet&lt;/author&gt;&lt;/tertiary-authors&gt;&lt;/contributors&gt;&lt;titles&gt;&lt;title&gt;Etiske retningslinjer&lt;/title&gt;&lt;/titles&gt;&lt;pages&gt;20&lt;/pages&gt;&lt;dates&gt;&lt;year&gt;2007&lt;/year&gt;&lt;/dates&gt;&lt;pub-location&gt;Oslo&lt;/pub-location&gt;&lt;publisher&gt;Utlendingsdirektoratet&lt;/publisher&gt;&lt;urls&gt;&lt;/urls&gt;&lt;/record&gt;&lt;/Cite&gt;&lt;/EndNote&gt;</w:instrText>
      </w:r>
      <w:r w:rsidR="00B475B8" w:rsidRPr="007D0D15">
        <w:rPr>
          <w:color w:val="000000"/>
        </w:rPr>
        <w:fldChar w:fldCharType="separate"/>
      </w:r>
      <w:r w:rsidRPr="007D0D15">
        <w:rPr>
          <w:noProof/>
          <w:color w:val="000000"/>
        </w:rPr>
        <w:t>(</w:t>
      </w:r>
      <w:hyperlink w:anchor="_ENREF_48" w:tooltip="Utlendingsdirektoratet, 2007 #953" w:history="1">
        <w:r w:rsidR="00337D20" w:rsidRPr="007D0D15">
          <w:rPr>
            <w:noProof/>
            <w:color w:val="000000"/>
          </w:rPr>
          <w:t>Utlendingsdirektoratet 2007</w:t>
        </w:r>
      </w:hyperlink>
      <w:r w:rsidRPr="007D0D15">
        <w:rPr>
          <w:noProof/>
          <w:color w:val="000000"/>
        </w:rPr>
        <w:t>)</w:t>
      </w:r>
      <w:r w:rsidR="00B475B8" w:rsidRPr="007D0D15">
        <w:rPr>
          <w:color w:val="000000"/>
        </w:rPr>
        <w:fldChar w:fldCharType="end"/>
      </w:r>
      <w:r w:rsidRPr="007D0D15">
        <w:rPr>
          <w:color w:val="000000"/>
        </w:rPr>
        <w:t>.</w:t>
      </w:r>
      <w:r w:rsidRPr="00322C8B">
        <w:rPr>
          <w:color w:val="000000"/>
        </w:rPr>
        <w:t xml:space="preserve"> </w:t>
      </w:r>
      <w:r>
        <w:rPr>
          <w:color w:val="000000"/>
        </w:rPr>
        <w:t>One informant commented on the ethical guidelines:</w:t>
      </w:r>
    </w:p>
    <w:p w:rsidR="007041F3" w:rsidRDefault="007041F3" w:rsidP="002D5107">
      <w:pPr>
        <w:pStyle w:val="Sitat"/>
        <w:rPr>
          <w:lang w:val="en-GB"/>
        </w:rPr>
      </w:pPr>
      <w:r>
        <w:rPr>
          <w:lang w:val="en-GB"/>
        </w:rPr>
        <w:t xml:space="preserve">If something completely contradicts our own ethics </w:t>
      </w:r>
      <w:r w:rsidRPr="00322C8B">
        <w:rPr>
          <w:lang w:val="en-GB"/>
        </w:rPr>
        <w:t>– it would be strange if that happened, but still –</w:t>
      </w:r>
      <w:r>
        <w:rPr>
          <w:lang w:val="en-GB"/>
        </w:rPr>
        <w:t xml:space="preserve"> we should at least be able to ask another person to sign the decision as well (Bureaucrat 1).</w:t>
      </w:r>
    </w:p>
    <w:p w:rsidR="007041F3" w:rsidRDefault="007041F3" w:rsidP="002D5107">
      <w:pPr>
        <w:spacing w:line="480" w:lineRule="auto"/>
        <w:jc w:val="both"/>
      </w:pPr>
      <w:r w:rsidRPr="00942759">
        <w:rPr>
          <w:lang w:val="en-US"/>
        </w:rPr>
        <w:t>T</w:t>
      </w:r>
      <w:r>
        <w:t xml:space="preserve">he informant’s expectation that the moral values of the executive officers normally would be consistent with the bureaucratic rules and regulations, signals a strong belief in the ethical character of the Norwegian bureaucratic system. The ethical guidelines demand </w:t>
      </w:r>
      <w:r w:rsidRPr="001F1525">
        <w:t xml:space="preserve">individual reflection and ethical responsibility </w:t>
      </w:r>
      <w:r>
        <w:t>from</w:t>
      </w:r>
      <w:r w:rsidRPr="001F1525">
        <w:t xml:space="preserve"> bureaucrats</w:t>
      </w:r>
      <w:r>
        <w:t>, d</w:t>
      </w:r>
      <w:r w:rsidRPr="001F1525">
        <w:t>espite their role as docile implementers of rules and regulations</w:t>
      </w:r>
      <w:r>
        <w:t>. This</w:t>
      </w:r>
      <w:r w:rsidRPr="001F1525">
        <w:t xml:space="preserve"> strong articulation of individual </w:t>
      </w:r>
      <w:r>
        <w:t xml:space="preserve">ethical </w:t>
      </w:r>
      <w:r w:rsidRPr="001F1525">
        <w:t>responsibility has some resemblance to Bauman’s ethical position.</w:t>
      </w:r>
    </w:p>
    <w:p w:rsidR="007041F3" w:rsidRDefault="007041F3" w:rsidP="002D5107">
      <w:pPr>
        <w:spacing w:line="480" w:lineRule="auto"/>
        <w:ind w:firstLine="720"/>
        <w:jc w:val="both"/>
      </w:pPr>
      <w:r>
        <w:t xml:space="preserve">The civil servants relate to two different ethical positions. On the one hand, there is the idea that bureaucracy has its own ethos where justice is secured through rational, rule-oriented case assessment and the principle of equal treatment </w:t>
      </w:r>
      <w:r w:rsidR="00B475B8">
        <w:fldChar w:fldCharType="begin">
          <w:fldData xml:space="preserve">PEVuZE5vdGU+PENpdGU+PEF1dGhvcj5kdSBHYXk8L0F1dGhvcj48WWVhcj4yMDAwPC9ZZWFyPjxS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</w:fldData>
        </w:fldChar>
      </w:r>
      <w:r w:rsidR="00E61AB7">
        <w:instrText xml:space="preserve"> ADDIN EN.CITE </w:instrText>
      </w:r>
      <w:r w:rsidR="00B475B8">
        <w:fldChar w:fldCharType="begin">
          <w:fldData xml:space="preserve">PEVuZE5vdGU+PENpdGU+PEF1dGhvcj5kdSBHYXk8L0F1dGhvcj48WWVhcj4yMDAwPC9ZZWFyPjxS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</w:fldData>
        </w:fldChar>
      </w:r>
      <w:r w:rsidR="00E61AB7">
        <w:instrText xml:space="preserve"> ADDIN EN.CITE.DATA </w:instrText>
      </w:r>
      <w:r w:rsidR="00B475B8">
        <w:fldChar w:fldCharType="end"/>
      </w:r>
      <w:r w:rsidR="00B475B8">
        <w:fldChar w:fldCharType="separate"/>
      </w:r>
      <w:r>
        <w:rPr>
          <w:noProof/>
        </w:rPr>
        <w:t>(</w:t>
      </w:r>
      <w:hyperlink w:anchor="_ENREF_11" w:tooltip="du Gay, 2000 #923" w:history="1">
        <w:r w:rsidR="00337D20">
          <w:rPr>
            <w:noProof/>
          </w:rPr>
          <w:t>du Gay 2000</w:t>
        </w:r>
      </w:hyperlink>
      <w:r>
        <w:rPr>
          <w:noProof/>
        </w:rPr>
        <w:t>)</w:t>
      </w:r>
      <w:r w:rsidR="00B475B8">
        <w:fldChar w:fldCharType="end"/>
      </w:r>
      <w:r w:rsidRPr="00B54D09">
        <w:t>.</w:t>
      </w:r>
      <w:r>
        <w:t xml:space="preserve"> On the other hand, there is the idea that impersonal bureaucratic systems are inherently immoral and that ethical conduct is premised on a strong feeling of personal responsibility to the Other </w:t>
      </w:r>
      <w:r w:rsidR="00B475B8">
        <w:fldChar w:fldCharType="begin">
          <w:fldData xml:space="preserve">PEVuZE5vdGU+PENpdGU+PEF1dGhvcj5CYXVtYW48L0F1dGhvcj48WWVhcj4xOTg5PC9ZZWFyPjxS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</w:fldData>
        </w:fldChar>
      </w:r>
      <w:r>
        <w:instrText xml:space="preserve"> ADDIN EN.CITE </w:instrText>
      </w:r>
      <w:r w:rsidR="00B475B8">
        <w:fldChar w:fldCharType="begin">
          <w:fldData xml:space="preserve">PEVuZE5vdGU+PENpdGU+PEF1dGhvcj5CYXVtYW48L0F1dGhvcj48WWVhcj4xOTg5PC9ZZWFyPjxS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</w:fldData>
        </w:fldChar>
      </w:r>
      <w:r>
        <w:instrText xml:space="preserve"> ADDIN EN.CITE.DATA </w:instrText>
      </w:r>
      <w:r w:rsidR="00B475B8">
        <w:fldChar w:fldCharType="end"/>
      </w:r>
      <w:r w:rsidR="00B475B8">
        <w:fldChar w:fldCharType="separate"/>
      </w:r>
      <w:r>
        <w:rPr>
          <w:noProof/>
        </w:rPr>
        <w:t>(</w:t>
      </w:r>
      <w:hyperlink w:anchor="_ENREF_5" w:tooltip="Bauman, 1989 #829" w:history="1">
        <w:r w:rsidR="00337D20">
          <w:rPr>
            <w:noProof/>
          </w:rPr>
          <w:t>Bauman 1989</w:t>
        </w:r>
      </w:hyperlink>
      <w:r>
        <w:rPr>
          <w:noProof/>
        </w:rPr>
        <w:t xml:space="preserve">; </w:t>
      </w:r>
      <w:hyperlink w:anchor="_ENREF_6" w:tooltip="Bauman, 1993 #844" w:history="1">
        <w:r w:rsidR="00337D20">
          <w:rPr>
            <w:noProof/>
          </w:rPr>
          <w:t>1993</w:t>
        </w:r>
      </w:hyperlink>
      <w:r>
        <w:rPr>
          <w:noProof/>
        </w:rPr>
        <w:t>)</w:t>
      </w:r>
      <w:r w:rsidR="00B475B8">
        <w:fldChar w:fldCharType="end"/>
      </w:r>
      <w:r>
        <w:rPr>
          <w:i/>
        </w:rPr>
        <w:t xml:space="preserve">. </w:t>
      </w:r>
      <w:r>
        <w:t xml:space="preserve">While these two ethical positions seemed to influence decision-making, a commitment to following the ethos of bureaucracy </w:t>
      </w:r>
      <w:r w:rsidR="00B475B8">
        <w:fldChar w:fldCharType="begin">
          <w:fldData xml:space="preserve">PEVuZE5vdGU+PENpdGU+PEF1dGhvcj5kdSBHYXk8L0F1dGhvcj48WWVhcj4yMDAwPC9ZZWFyPjxS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</w:fldData>
        </w:fldChar>
      </w:r>
      <w:r w:rsidR="00E61AB7">
        <w:instrText xml:space="preserve"> ADDIN EN.CITE </w:instrText>
      </w:r>
      <w:r w:rsidR="00B475B8">
        <w:fldChar w:fldCharType="begin">
          <w:fldData xml:space="preserve">PEVuZE5vdGU+PENpdGU+PEF1dGhvcj5kdSBHYXk8L0F1dGhvcj48WWVhcj4yMDAwPC9ZZWFyPjxS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</w:fldData>
        </w:fldChar>
      </w:r>
      <w:r w:rsidR="00E61AB7">
        <w:instrText xml:space="preserve"> ADDIN EN.CITE.DATA </w:instrText>
      </w:r>
      <w:r w:rsidR="00B475B8">
        <w:fldChar w:fldCharType="end"/>
      </w:r>
      <w:r w:rsidR="00B475B8">
        <w:fldChar w:fldCharType="separate"/>
      </w:r>
      <w:r>
        <w:rPr>
          <w:noProof/>
        </w:rPr>
        <w:t>(</w:t>
      </w:r>
      <w:hyperlink w:anchor="_ENREF_11" w:tooltip="du Gay, 2000 #923" w:history="1">
        <w:r w:rsidR="00337D20">
          <w:rPr>
            <w:noProof/>
          </w:rPr>
          <w:t>du Gay 2000</w:t>
        </w:r>
      </w:hyperlink>
      <w:r>
        <w:rPr>
          <w:noProof/>
        </w:rPr>
        <w:t>)</w:t>
      </w:r>
      <w:r w:rsidR="00B475B8">
        <w:fldChar w:fldCharType="end"/>
      </w:r>
      <w:r>
        <w:t xml:space="preserve"> or a person-oriented </w:t>
      </w:r>
      <w:r w:rsidRPr="004F41AD">
        <w:t xml:space="preserve">ethics </w:t>
      </w:r>
      <w:r w:rsidR="00B475B8" w:rsidRPr="004F41AD">
        <w:fldChar w:fldCharType="begin">
          <w:fldData xml:space="preserve">PEVuZE5vdGU+PENpdGU+PEF1dGhvcj5CYXVtYW48L0F1dGhvcj48WWVhcj4xOTkzPC9ZZWFyPjxS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</w:fldData>
        </w:fldChar>
      </w:r>
      <w:r w:rsidRPr="004F41AD">
        <w:instrText xml:space="preserve"> ADDIN EN.CITE </w:instrText>
      </w:r>
      <w:r w:rsidR="00B475B8" w:rsidRPr="004F41AD">
        <w:fldChar w:fldCharType="begin">
          <w:fldData xml:space="preserve">PEVuZE5vdGU+PENpdGU+PEF1dGhvcj5CYXVtYW48L0F1dGhvcj48WWVhcj4xOTkzPC9ZZWFyPjxS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</w:fldData>
        </w:fldChar>
      </w:r>
      <w:r w:rsidRPr="004F41AD">
        <w:instrText xml:space="preserve"> ADDIN EN.CITE.DATA </w:instrText>
      </w:r>
      <w:r w:rsidR="00B475B8" w:rsidRPr="004F41AD">
        <w:fldChar w:fldCharType="end"/>
      </w:r>
      <w:r w:rsidR="00B475B8" w:rsidRPr="004F41AD">
        <w:fldChar w:fldCharType="separate"/>
      </w:r>
      <w:r w:rsidRPr="004F41AD">
        <w:rPr>
          <w:noProof/>
        </w:rPr>
        <w:t>(</w:t>
      </w:r>
      <w:hyperlink w:anchor="_ENREF_6" w:tooltip="Bauman, 1993 #844" w:history="1">
        <w:r w:rsidR="00337D20" w:rsidRPr="004F41AD">
          <w:rPr>
            <w:noProof/>
          </w:rPr>
          <w:t>Bauman 1993</w:t>
        </w:r>
      </w:hyperlink>
      <w:r w:rsidRPr="004F41AD">
        <w:rPr>
          <w:noProof/>
        </w:rPr>
        <w:t>)</w:t>
      </w:r>
      <w:r w:rsidR="00B475B8" w:rsidRPr="004F41AD">
        <w:fldChar w:fldCharType="end"/>
      </w:r>
      <w:r>
        <w:t xml:space="preserve"> did not automatically solve the concrete considerations and dilemmas of case assessments. </w:t>
      </w:r>
      <w:r>
        <w:rPr>
          <w:i/>
        </w:rPr>
        <w:t xml:space="preserve"> </w:t>
      </w:r>
      <w:r>
        <w:t xml:space="preserve">A discussion at the practice meeting I observed during fieldwork may illustrate how </w:t>
      </w:r>
      <w:r w:rsidRPr="004E75FB">
        <w:t xml:space="preserve">emotions do not give </w:t>
      </w:r>
      <w:r w:rsidR="002A173D">
        <w:t xml:space="preserve">unproblematic </w:t>
      </w:r>
      <w:r w:rsidRPr="004E75FB">
        <w:t xml:space="preserve">access to truth </w:t>
      </w:r>
      <w:r w:rsidR="002A173D">
        <w:t xml:space="preserve">or justice </w:t>
      </w:r>
      <w:r w:rsidR="00B475B8">
        <w:fldChar w:fldCharType="begin">
          <w:fldData xml:space="preserve">PEVuZE5vdGU+PENpdGU+PEF1dGhvcj5BaG1lZDwvQXV0aG9yPjxZZWFyPjIwMDQ8L1llYXI+PFJl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</w:fldData>
        </w:fldChar>
      </w:r>
      <w:r w:rsidR="00E61AB7">
        <w:instrText xml:space="preserve"> ADDIN EN.CITE </w:instrText>
      </w:r>
      <w:r w:rsidR="00B475B8">
        <w:fldChar w:fldCharType="begin">
          <w:fldData xml:space="preserve">PEVuZE5vdGU+PENpdGU+PEF1dGhvcj5BaG1lZDwvQXV0aG9yPjxZZWFyPjIwMDQ8L1llYXI+PFJl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</w:fldData>
        </w:fldChar>
      </w:r>
      <w:r w:rsidR="00E61AB7">
        <w:instrText xml:space="preserve"> ADDIN EN.CITE.DATA </w:instrText>
      </w:r>
      <w:r w:rsidR="00B475B8">
        <w:fldChar w:fldCharType="end"/>
      </w:r>
      <w:r w:rsidR="00B475B8">
        <w:fldChar w:fldCharType="separate"/>
      </w:r>
      <w:r>
        <w:rPr>
          <w:noProof/>
        </w:rPr>
        <w:t>(</w:t>
      </w:r>
      <w:hyperlink w:anchor="_ENREF_1" w:tooltip="Ahmed, 2004 #455" w:history="1">
        <w:r w:rsidR="00337D20">
          <w:rPr>
            <w:noProof/>
          </w:rPr>
          <w:t>Ahmed 2004: 195-196</w:t>
        </w:r>
      </w:hyperlink>
      <w:r>
        <w:rPr>
          <w:noProof/>
        </w:rPr>
        <w:t>)</w:t>
      </w:r>
      <w:r w:rsidR="00B475B8">
        <w:fldChar w:fldCharType="end"/>
      </w:r>
      <w:r>
        <w:t xml:space="preserve">. </w:t>
      </w:r>
    </w:p>
    <w:p w:rsidR="007041F3" w:rsidRDefault="007041F3" w:rsidP="002D5107">
      <w:pPr>
        <w:spacing w:line="480" w:lineRule="auto"/>
        <w:ind w:firstLine="720"/>
        <w:jc w:val="both"/>
      </w:pPr>
      <w:r>
        <w:t>A case under consideration at this meeting concerned a man who had applied for family immigration with his Norwegian wife and children. The applicant had previously applied for asylum and had then claimed to be a citizen of an African country. During the asy</w:t>
      </w:r>
      <w:r w:rsidR="00B676D7">
        <w:t>lum procedure it was concluded</w:t>
      </w:r>
      <w:r w:rsidR="002E13E2">
        <w:t>, on the basis of language tests,</w:t>
      </w:r>
      <w:r w:rsidR="00B676D7">
        <w:t xml:space="preserve"> </w:t>
      </w:r>
      <w:r>
        <w:t xml:space="preserve">that the applicant was not a citizen of the country he claimed. The application was subsequently rejected due to </w:t>
      </w:r>
      <w:r w:rsidRPr="00767A92">
        <w:t>the incorrect information</w:t>
      </w:r>
      <w:r>
        <w:t xml:space="preserve"> about his identity. Later, he applied for family immigration and provided a passport from another African country as identification. For a family immigration or asylum permit, the applicant’s identity has to be verified. But since documents from some countries generally are not recognised because many are fraudulent, the passport provided was not regarded as sufficient documentation of his identity. When documents cannot be relied </w:t>
      </w:r>
      <w:r w:rsidR="004B50CD">
        <w:t>up</w:t>
      </w:r>
      <w:r>
        <w:t>on, or if the applicant lacks official documents, the applicant’s own words and credibility are important. Th</w:t>
      </w:r>
      <w:r w:rsidR="004F21AE">
        <w:t>is</w:t>
      </w:r>
      <w:r>
        <w:t xml:space="preserve"> applicant had little credibility because he had given incorrect and contradictory statements during the asylum procedure. The group discussed whether they could and should grant the applicant a residence permit:</w:t>
      </w:r>
    </w:p>
    <w:p w:rsidR="007041F3" w:rsidRDefault="007041F3" w:rsidP="002D5107">
      <w:pPr>
        <w:pStyle w:val="Sitat"/>
        <w:rPr>
          <w:lang w:val="en-GB"/>
        </w:rPr>
      </w:pPr>
      <w:r>
        <w:rPr>
          <w:lang w:val="en-GB"/>
        </w:rPr>
        <w:t xml:space="preserve">- The applicant’s Norwegian wife has a mental health problem. They have a child she cannot properly take care of. Child welfare is involved. </w:t>
      </w:r>
      <w:r>
        <w:rPr>
          <w:lang w:val="en-GB"/>
        </w:rPr>
        <w:br/>
        <w:t xml:space="preserve">- Also, he has kidnapped the child or dumped her abroad or something. </w:t>
      </w:r>
      <w:r>
        <w:rPr>
          <w:lang w:val="en-GB"/>
        </w:rPr>
        <w:br/>
        <w:t>- There is a lot of trouble and chaos in his private life.</w:t>
      </w:r>
      <w:r>
        <w:rPr>
          <w:lang w:val="en-GB"/>
        </w:rPr>
        <w:br/>
        <w:t xml:space="preserve">- If he had been single, it would have been easy to reject the application without feeling guilty. </w:t>
      </w:r>
      <w:r>
        <w:rPr>
          <w:lang w:val="en-GB"/>
        </w:rPr>
        <w:br/>
        <w:t xml:space="preserve">- The family makes it harder. </w:t>
      </w:r>
      <w:r>
        <w:rPr>
          <w:lang w:val="en-GB"/>
        </w:rPr>
        <w:br/>
        <w:t xml:space="preserve">- But should family relations influence the decision regarding identity? </w:t>
      </w:r>
      <w:r>
        <w:rPr>
          <w:lang w:val="en-GB"/>
        </w:rPr>
        <w:br/>
        <w:t xml:space="preserve">- Identity and family immigration are two separate questions. We have to assess one question at the time. </w:t>
      </w:r>
      <w:r>
        <w:rPr>
          <w:lang w:val="en-GB"/>
        </w:rPr>
        <w:br/>
        <w:t>- This is a dissolving family. We have to consider what is in the best interest of the child.</w:t>
      </w:r>
      <w:r>
        <w:rPr>
          <w:lang w:val="en-GB"/>
        </w:rPr>
        <w:br/>
        <w:t>- The family receives help from child welfare. And this man doesn’t seem to be of very much help to his family anyhow.</w:t>
      </w:r>
      <w:r>
        <w:rPr>
          <w:lang w:val="en-GB"/>
        </w:rPr>
        <w:br/>
        <w:t>- The applicant has not been acting as a carer for his family.</w:t>
      </w:r>
      <w:r>
        <w:rPr>
          <w:lang w:val="en-GB"/>
        </w:rPr>
        <w:br/>
        <w:t>- He doesn’t have a job either.</w:t>
      </w:r>
      <w:r>
        <w:rPr>
          <w:lang w:val="en-GB"/>
        </w:rPr>
        <w:br/>
        <w:t>- The child welfare service considers him to be a necessary support for the family.</w:t>
      </w:r>
      <w:r>
        <w:rPr>
          <w:lang w:val="en-GB"/>
        </w:rPr>
        <w:br/>
        <w:t xml:space="preserve">- But did they make that assessment before or after the kidnapping? </w:t>
      </w:r>
      <w:r>
        <w:rPr>
          <w:lang w:val="en-GB"/>
        </w:rPr>
        <w:br/>
        <w:t>- Are we really considering rejecting the application?</w:t>
      </w:r>
      <w:r>
        <w:rPr>
          <w:lang w:val="en-GB"/>
        </w:rPr>
        <w:br/>
        <w:t>- Yes [responded several people in the group].</w:t>
      </w:r>
    </w:p>
    <w:p w:rsidR="00545F4F" w:rsidRDefault="007041F3" w:rsidP="00015E23">
      <w:pPr>
        <w:pStyle w:val="Brdtekst1"/>
        <w:spacing w:line="480" w:lineRule="auto"/>
        <w:jc w:val="both"/>
      </w:pPr>
      <w:r w:rsidRPr="00916F8A">
        <w:t xml:space="preserve">In this case, </w:t>
      </w:r>
      <w:r w:rsidR="00602BE3">
        <w:t>immigration regulations</w:t>
      </w:r>
      <w:r w:rsidR="00602BE3" w:rsidRPr="00916F8A">
        <w:t xml:space="preserve"> did not give a definite answer</w:t>
      </w:r>
      <w:r w:rsidR="00602BE3">
        <w:t xml:space="preserve"> to what a right decision would be, and </w:t>
      </w:r>
      <w:r w:rsidR="007846A5" w:rsidRPr="00916F8A">
        <w:t>the participants at the meeting expressed diverging opinions about how to interpret the regulations</w:t>
      </w:r>
      <w:r w:rsidR="007846A5">
        <w:t xml:space="preserve">. </w:t>
      </w:r>
      <w:r w:rsidR="00602BE3">
        <w:t>However, taking e</w:t>
      </w:r>
      <w:r w:rsidR="007846A5">
        <w:t xml:space="preserve">motions or </w:t>
      </w:r>
      <w:r w:rsidR="00F640A3">
        <w:t>intuitions</w:t>
      </w:r>
      <w:r w:rsidR="00602BE3">
        <w:t xml:space="preserve"> as a point of departure for decision-making did not </w:t>
      </w:r>
      <w:r w:rsidR="000557B1">
        <w:t>eliminate disagreement</w:t>
      </w:r>
      <w:r w:rsidR="00602BE3">
        <w:t xml:space="preserve"> either.</w:t>
      </w:r>
      <w:r w:rsidRPr="00916F8A">
        <w:t xml:space="preserve"> </w:t>
      </w:r>
      <w:r w:rsidR="00602BE3">
        <w:t>W</w:t>
      </w:r>
      <w:r w:rsidR="00391DCC" w:rsidRPr="00916F8A">
        <w:t>hile some</w:t>
      </w:r>
      <w:r w:rsidR="003122F9">
        <w:t xml:space="preserve"> of the participants at the practice meeting</w:t>
      </w:r>
      <w:r w:rsidR="00391DCC" w:rsidRPr="00916F8A">
        <w:t xml:space="preserve"> seemed to think that separating the family would be inherently wrong, as the unity of the family is in the best interest of the child, others expressed resentment towards the applicant, whom they perceived to be a bad and irresponsible father, and consequently seemed to think that rejecting the application would be the right decision. </w:t>
      </w:r>
      <w:r w:rsidR="00391DCC">
        <w:t>Consequently, the above conversation give</w:t>
      </w:r>
      <w:r w:rsidR="008C0ADC">
        <w:t>s</w:t>
      </w:r>
      <w:r w:rsidR="00391DCC">
        <w:t xml:space="preserve"> support to Ahmed</w:t>
      </w:r>
      <w:r w:rsidR="00A264C7">
        <w:t>’</w:t>
      </w:r>
      <w:r w:rsidR="00391DCC">
        <w:t>s argument: em</w:t>
      </w:r>
      <w:r w:rsidR="00391DCC" w:rsidRPr="00916F8A">
        <w:t>otions cannot be installed as a better form of judgement and they do not give immediate access to truth or justice</w:t>
      </w:r>
      <w:r w:rsidR="00391DCC">
        <w:t xml:space="preserve"> </w:t>
      </w:r>
      <w:r w:rsidR="00B475B8" w:rsidRPr="00916F8A">
        <w:fldChar w:fldCharType="begin">
          <w:fldData xml:space="preserve">PEVuZE5vdGU+PENpdGU+PEF1dGhvcj5BaG1lZDwvQXV0aG9yPjxZZWFyPjIwMDQ8L1llYXI+PFJl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</w:fldData>
        </w:fldChar>
      </w:r>
      <w:r w:rsidR="00391DCC">
        <w:instrText xml:space="preserve"> ADDIN EN.CITE </w:instrText>
      </w:r>
      <w:r w:rsidR="00B475B8">
        <w:fldChar w:fldCharType="begin">
          <w:fldData xml:space="preserve">PEVuZE5vdGU+PENpdGU+PEF1dGhvcj5BaG1lZDwvQXV0aG9yPjxZZWFyPjIwMDQ8L1llYXI+PFJl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</w:fldData>
        </w:fldChar>
      </w:r>
      <w:r w:rsidR="00391DCC">
        <w:instrText xml:space="preserve"> ADDIN EN.CITE.DATA </w:instrText>
      </w:r>
      <w:r w:rsidR="00B475B8">
        <w:fldChar w:fldCharType="end"/>
      </w:r>
      <w:r w:rsidR="00B475B8" w:rsidRPr="00916F8A">
        <w:fldChar w:fldCharType="separate"/>
      </w:r>
      <w:r w:rsidR="00391DCC">
        <w:rPr>
          <w:noProof/>
        </w:rPr>
        <w:t>(</w:t>
      </w:r>
      <w:hyperlink w:anchor="_ENREF_1" w:tooltip="Ahmed, 2004 #455" w:history="1">
        <w:r w:rsidR="00337D20">
          <w:rPr>
            <w:noProof/>
          </w:rPr>
          <w:t>Ahmed 2004: 191-6</w:t>
        </w:r>
      </w:hyperlink>
      <w:r w:rsidR="00391DCC">
        <w:rPr>
          <w:noProof/>
        </w:rPr>
        <w:t>)</w:t>
      </w:r>
      <w:r w:rsidR="00B475B8" w:rsidRPr="00916F8A">
        <w:fldChar w:fldCharType="end"/>
      </w:r>
      <w:r w:rsidR="00391DCC" w:rsidRPr="00916F8A">
        <w:t>.</w:t>
      </w:r>
      <w:r w:rsidR="004656DF">
        <w:t xml:space="preserve"> </w:t>
      </w:r>
    </w:p>
    <w:p w:rsidR="007041F3" w:rsidRDefault="00A30230" w:rsidP="00545F4F">
      <w:pPr>
        <w:pStyle w:val="Brdtekst1"/>
        <w:spacing w:line="480" w:lineRule="auto"/>
        <w:ind w:firstLine="720"/>
        <w:jc w:val="both"/>
      </w:pPr>
      <w:r w:rsidRPr="00916F8A">
        <w:t>The relationship between j</w:t>
      </w:r>
      <w:r>
        <w:t>ustice and emotions is complex;</w:t>
      </w:r>
      <w:r w:rsidR="00545F4F">
        <w:t xml:space="preserve"> while </w:t>
      </w:r>
      <w:r w:rsidR="004656DF">
        <w:t xml:space="preserve">emotions do not give immediate access to truth or justice, </w:t>
      </w:r>
      <w:r w:rsidR="004656DF" w:rsidRPr="00916F8A">
        <w:t>emotions are not irrelevant t</w:t>
      </w:r>
      <w:r w:rsidR="00545F4F">
        <w:t xml:space="preserve">o judgements of right and wrong </w:t>
      </w:r>
      <w:r w:rsidR="00B475B8">
        <w:fldChar w:fldCharType="begin">
          <w:fldData xml:space="preserve">PEVuZE5vdGU+PENpdGU+PEF1dGhvcj5BaG1lZDwvQXV0aG9yPjxZZWFyPjIwMDQ8L1llYXI+PFJl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</w:fldData>
        </w:fldChar>
      </w:r>
      <w:r w:rsidR="006C5D27">
        <w:instrText xml:space="preserve"> ADDIN EN.CITE </w:instrText>
      </w:r>
      <w:r w:rsidR="00B475B8">
        <w:fldChar w:fldCharType="begin">
          <w:fldData xml:space="preserve">PEVuZE5vdGU+PENpdGU+PEF1dGhvcj5BaG1lZDwvQXV0aG9yPjxZZWFyPjIwMDQ8L1llYXI+PFJl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</w:fldData>
        </w:fldChar>
      </w:r>
      <w:r w:rsidR="006C5D27">
        <w:instrText xml:space="preserve"> ADDIN EN.CITE.DATA </w:instrText>
      </w:r>
      <w:r w:rsidR="00B475B8">
        <w:fldChar w:fldCharType="end"/>
      </w:r>
      <w:r w:rsidR="00B475B8">
        <w:fldChar w:fldCharType="separate"/>
      </w:r>
      <w:r w:rsidR="006C5D27">
        <w:rPr>
          <w:noProof/>
        </w:rPr>
        <w:t>(</w:t>
      </w:r>
      <w:hyperlink w:anchor="_ENREF_1" w:tooltip="Ahmed, 2004 #455" w:history="1">
        <w:r w:rsidR="00337D20">
          <w:rPr>
            <w:noProof/>
          </w:rPr>
          <w:t>Ahmed 2004: 191-6</w:t>
        </w:r>
      </w:hyperlink>
      <w:r w:rsidR="006C5D27">
        <w:rPr>
          <w:noProof/>
        </w:rPr>
        <w:t>)</w:t>
      </w:r>
      <w:r w:rsidR="00B475B8">
        <w:fldChar w:fldCharType="end"/>
      </w:r>
      <w:r w:rsidR="00545F4F">
        <w:t>. T</w:t>
      </w:r>
      <w:r w:rsidR="007041F3" w:rsidRPr="00916F8A">
        <w:t>he case</w:t>
      </w:r>
      <w:r w:rsidR="008C0ADC">
        <w:t xml:space="preserve"> discussed in the above conversation</w:t>
      </w:r>
      <w:r w:rsidR="007041F3" w:rsidRPr="00916F8A">
        <w:t xml:space="preserve"> seemed to evoke various emotional responses, for example guilt, sympathy and resentment, and these emotions </w:t>
      </w:r>
      <w:r w:rsidR="008C0ADC">
        <w:t>were</w:t>
      </w:r>
      <w:r w:rsidR="007041F3" w:rsidRPr="00916F8A">
        <w:t xml:space="preserve"> made relevant in the decision-making process. None of the participants at the meeting expressed much sympathy with the applicant. Rather, they seemed to feel sorry for the </w:t>
      </w:r>
      <w:r w:rsidR="007E5E5F">
        <w:t>wife and child</w:t>
      </w:r>
      <w:r w:rsidR="007041F3" w:rsidRPr="00916F8A">
        <w:t xml:space="preserve"> and signalled that a decision should be made in the best interest of the child. </w:t>
      </w:r>
      <w:r w:rsidR="0036200C">
        <w:t>This may illustrate how emotional</w:t>
      </w:r>
      <w:r w:rsidR="008C0ADC">
        <w:t xml:space="preserve"> </w:t>
      </w:r>
      <w:r w:rsidR="007041F3" w:rsidRPr="00916F8A">
        <w:t>responses to others</w:t>
      </w:r>
      <w:r w:rsidR="008C0ADC">
        <w:t xml:space="preserve"> also</w:t>
      </w:r>
      <w:r w:rsidR="0036200C">
        <w:t xml:space="preserve"> work as forms of judgement</w:t>
      </w:r>
      <w:r w:rsidR="007041F3" w:rsidRPr="00916F8A">
        <w:t xml:space="preserve"> </w:t>
      </w:r>
      <w:r w:rsidR="00B475B8" w:rsidRPr="00916F8A">
        <w:fldChar w:fldCharType="begin">
          <w:fldData xml:space="preserve">PEVuZE5vdGU+PENpdGU+PEF1dGhvcj5BaG1lZDwvQXV0aG9yPjxZZWFyPjIwMDQ8L1llYXI+PFJl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</w:fldData>
        </w:fldChar>
      </w:r>
      <w:r w:rsidR="00A1249C">
        <w:instrText xml:space="preserve"> ADDIN EN.CITE </w:instrText>
      </w:r>
      <w:r w:rsidR="00B475B8">
        <w:fldChar w:fldCharType="begin">
          <w:fldData xml:space="preserve">PEVuZE5vdGU+PENpdGU+PEF1dGhvcj5BaG1lZDwvQXV0aG9yPjxZZWFyPjIwMDQ8L1llYXI+PFJl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</w:fldData>
        </w:fldChar>
      </w:r>
      <w:r w:rsidR="00A1249C">
        <w:instrText xml:space="preserve"> ADDIN EN.CITE.DATA </w:instrText>
      </w:r>
      <w:r w:rsidR="00B475B8">
        <w:fldChar w:fldCharType="end"/>
      </w:r>
      <w:r w:rsidR="00B475B8" w:rsidRPr="00916F8A">
        <w:fldChar w:fldCharType="separate"/>
      </w:r>
      <w:r w:rsidR="00A1249C">
        <w:rPr>
          <w:noProof/>
        </w:rPr>
        <w:t>(</w:t>
      </w:r>
      <w:hyperlink w:anchor="_ENREF_1" w:tooltip="Ahmed, 2004 #455" w:history="1">
        <w:r w:rsidR="00337D20">
          <w:rPr>
            <w:noProof/>
          </w:rPr>
          <w:t>Ahmed 2004: 195-6</w:t>
        </w:r>
      </w:hyperlink>
      <w:r w:rsidR="00A1249C">
        <w:rPr>
          <w:noProof/>
        </w:rPr>
        <w:t>)</w:t>
      </w:r>
      <w:r w:rsidR="00B475B8" w:rsidRPr="00916F8A">
        <w:fldChar w:fldCharType="end"/>
      </w:r>
      <w:r w:rsidR="004055EB">
        <w:t xml:space="preserve">. </w:t>
      </w:r>
      <w:r w:rsidR="008C0ADC">
        <w:t>A</w:t>
      </w:r>
      <w:r w:rsidR="000746EE">
        <w:t xml:space="preserve">ffective responses are readings that give others meaning and value </w:t>
      </w:r>
      <w:r w:rsidR="00B475B8">
        <w:fldChar w:fldCharType="begin">
          <w:fldData xml:space="preserve">PEVuZE5vdGU+PENpdGU+PEF1dGhvcj5BaG1lZDwvQXV0aG9yPjxZZWFyPjIwMDQ8L1llYXI+PFJl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</w:fldData>
        </w:fldChar>
      </w:r>
      <w:r w:rsidR="000746EE">
        <w:instrText xml:space="preserve"> ADDIN EN.CITE </w:instrText>
      </w:r>
      <w:r w:rsidR="00B475B8">
        <w:fldChar w:fldCharType="begin">
          <w:fldData xml:space="preserve">PEVuZE5vdGU+PENpdGU+PEF1dGhvcj5BaG1lZDwvQXV0aG9yPjxZZWFyPjIwMDQ8L1llYXI+PFJl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</w:fldData>
        </w:fldChar>
      </w:r>
      <w:r w:rsidR="000746EE">
        <w:instrText xml:space="preserve"> ADDIN EN.CITE.DATA </w:instrText>
      </w:r>
      <w:r w:rsidR="00B475B8">
        <w:fldChar w:fldCharType="end"/>
      </w:r>
      <w:r w:rsidR="00B475B8">
        <w:fldChar w:fldCharType="separate"/>
      </w:r>
      <w:r w:rsidR="000746EE">
        <w:rPr>
          <w:noProof/>
        </w:rPr>
        <w:t>(</w:t>
      </w:r>
      <w:hyperlink w:anchor="_ENREF_1" w:tooltip="Ahmed, 2004 #455" w:history="1">
        <w:r w:rsidR="00337D20">
          <w:rPr>
            <w:noProof/>
          </w:rPr>
          <w:t>Ahmed 2004: 28</w:t>
        </w:r>
      </w:hyperlink>
      <w:r w:rsidR="000746EE">
        <w:rPr>
          <w:noProof/>
        </w:rPr>
        <w:t>)</w:t>
      </w:r>
      <w:r w:rsidR="00B475B8">
        <w:fldChar w:fldCharType="end"/>
      </w:r>
      <w:r w:rsidR="00F22E1C">
        <w:t>,</w:t>
      </w:r>
      <w:r w:rsidR="00602BE3">
        <w:t xml:space="preserve"> and</w:t>
      </w:r>
      <w:r w:rsidR="000746EE">
        <w:t xml:space="preserve"> </w:t>
      </w:r>
      <w:r w:rsidR="00602BE3">
        <w:t>t</w:t>
      </w:r>
      <w:r w:rsidR="008C0ADC">
        <w:t>he</w:t>
      </w:r>
      <w:r w:rsidR="00602BE3">
        <w:t xml:space="preserve"> bureaucrats’</w:t>
      </w:r>
      <w:r w:rsidR="008C0ADC">
        <w:t xml:space="preserve"> reading of </w:t>
      </w:r>
      <w:r w:rsidR="00602BE3">
        <w:t>the case</w:t>
      </w:r>
      <w:r w:rsidR="008C0ADC">
        <w:t xml:space="preserve"> seemed to assign more </w:t>
      </w:r>
      <w:r w:rsidR="000746EE">
        <w:t>value to the child</w:t>
      </w:r>
      <w:r w:rsidR="008C0ADC">
        <w:t xml:space="preserve"> than the father</w:t>
      </w:r>
      <w:r w:rsidR="000746EE">
        <w:t xml:space="preserve">. </w:t>
      </w:r>
      <w:r w:rsidR="006F2639" w:rsidRPr="00916F8A">
        <w:t>What emotions do here is to create a hierarchy between the citizen child worthy of compassion, and the irresponsible and undeserving immigrant father.</w:t>
      </w:r>
      <w:r w:rsidR="006F2639">
        <w:t xml:space="preserve"> </w:t>
      </w:r>
      <w:r w:rsidR="004055EB">
        <w:t>As Ahmed argues, ‘</w:t>
      </w:r>
      <w:r w:rsidR="007041F3" w:rsidRPr="00916F8A">
        <w:t>to be moved by the suffering of some others (…), is also to be elevated into a place that remains untouched by other others (whose suffering cannot be converted into my sympa</w:t>
      </w:r>
      <w:r w:rsidR="004055EB">
        <w:t>thy or admiration)’</w:t>
      </w:r>
      <w:r w:rsidR="000108D0" w:rsidRPr="00916F8A">
        <w:t xml:space="preserve"> </w:t>
      </w:r>
      <w:r w:rsidR="00B475B8" w:rsidRPr="00916F8A">
        <w:fldChar w:fldCharType="begin">
          <w:fldData xml:space="preserve">PEVuZE5vdGU+PENpdGU+PEF1dGhvcj5BaG1lZDwvQXV0aG9yPjxZZWFyPjIwMDQ8L1llYXI+PFJl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</w:fldData>
        </w:fldChar>
      </w:r>
      <w:r w:rsidR="00E61AB7">
        <w:instrText xml:space="preserve"> ADDIN EN.CITE </w:instrText>
      </w:r>
      <w:r w:rsidR="00B475B8">
        <w:fldChar w:fldCharType="begin">
          <w:fldData xml:space="preserve">PEVuZE5vdGU+PENpdGU+PEF1dGhvcj5BaG1lZDwvQXV0aG9yPjxZZWFyPjIwMDQ8L1llYXI+PFJl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</w:fldData>
        </w:fldChar>
      </w:r>
      <w:r w:rsidR="00E61AB7">
        <w:instrText xml:space="preserve"> ADDIN EN.CITE.DATA </w:instrText>
      </w:r>
      <w:r w:rsidR="00B475B8">
        <w:fldChar w:fldCharType="end"/>
      </w:r>
      <w:r w:rsidR="00B475B8" w:rsidRPr="00916F8A">
        <w:fldChar w:fldCharType="separate"/>
      </w:r>
      <w:r w:rsidR="009D1227">
        <w:rPr>
          <w:noProof/>
        </w:rPr>
        <w:t>(</w:t>
      </w:r>
      <w:hyperlink w:anchor="_ENREF_1" w:tooltip="Ahmed, 2004 #455" w:history="1">
        <w:r w:rsidR="00337D20">
          <w:rPr>
            <w:noProof/>
          </w:rPr>
          <w:t>Ahmed 2004: 192</w:t>
        </w:r>
      </w:hyperlink>
      <w:r w:rsidR="009D1227">
        <w:rPr>
          <w:noProof/>
        </w:rPr>
        <w:t>)</w:t>
      </w:r>
      <w:r w:rsidR="00B475B8" w:rsidRPr="00916F8A">
        <w:fldChar w:fldCharType="end"/>
      </w:r>
      <w:r w:rsidR="007041F3" w:rsidRPr="00916F8A">
        <w:t xml:space="preserve">. </w:t>
      </w:r>
      <w:r w:rsidR="000F1163">
        <w:t>Thus w</w:t>
      </w:r>
      <w:r w:rsidR="007A595D" w:rsidRPr="00916F8A">
        <w:t xml:space="preserve">hile the participants at the </w:t>
      </w:r>
      <w:r w:rsidR="007A595D">
        <w:t>meeting were</w:t>
      </w:r>
      <w:r w:rsidR="007A595D" w:rsidRPr="00916F8A">
        <w:t xml:space="preserve"> moved by the suffering of the innocent child, they remain</w:t>
      </w:r>
      <w:r w:rsidR="007A595D">
        <w:t>ed</w:t>
      </w:r>
      <w:r w:rsidR="007A595D" w:rsidRPr="00916F8A">
        <w:t xml:space="preserve"> untouche</w:t>
      </w:r>
      <w:r w:rsidR="00460F74">
        <w:t>d by the story of the applicant, and</w:t>
      </w:r>
      <w:r w:rsidR="007A595D">
        <w:t xml:space="preserve"> </w:t>
      </w:r>
      <w:r w:rsidR="00460F74">
        <w:t>t</w:t>
      </w:r>
      <w:r w:rsidR="00545F4F">
        <w:t xml:space="preserve">his </w:t>
      </w:r>
      <w:r w:rsidR="00460F74">
        <w:t>shows</w:t>
      </w:r>
      <w:r w:rsidR="00545F4F">
        <w:t xml:space="preserve"> how</w:t>
      </w:r>
      <w:r w:rsidR="00F22E1C">
        <w:t xml:space="preserve"> emotions</w:t>
      </w:r>
      <w:r w:rsidR="004656DF">
        <w:t xml:space="preserve"> are bound up with the reproduction of social relations and hierarchies</w:t>
      </w:r>
      <w:r w:rsidR="00545F4F">
        <w:t xml:space="preserve"> </w:t>
      </w:r>
      <w:r w:rsidR="00B475B8">
        <w:fldChar w:fldCharType="begin">
          <w:fldData xml:space="preserve">PEVuZE5vdGU+PENpdGU+PEF1dGhvcj5BaG1lZDwvQXV0aG9yPjxZZWFyPjIwMDQ8L1llYXI+PFJl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</w:fldData>
        </w:fldChar>
      </w:r>
      <w:r w:rsidR="00545F4F">
        <w:instrText xml:space="preserve"> ADDIN EN.CITE </w:instrText>
      </w:r>
      <w:r w:rsidR="00B475B8">
        <w:fldChar w:fldCharType="begin">
          <w:fldData xml:space="preserve">PEVuZE5vdGU+PENpdGU+PEF1dGhvcj5BaG1lZDwvQXV0aG9yPjxZZWFyPjIwMDQ8L1llYXI+PFJl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</w:fldData>
        </w:fldChar>
      </w:r>
      <w:r w:rsidR="00545F4F">
        <w:instrText xml:space="preserve"> ADDIN EN.CITE.DATA </w:instrText>
      </w:r>
      <w:r w:rsidR="00B475B8">
        <w:fldChar w:fldCharType="end"/>
      </w:r>
      <w:r w:rsidR="00B475B8">
        <w:fldChar w:fldCharType="separate"/>
      </w:r>
      <w:r w:rsidR="00545F4F">
        <w:rPr>
          <w:noProof/>
        </w:rPr>
        <w:t>(</w:t>
      </w:r>
      <w:hyperlink w:anchor="_ENREF_1" w:tooltip="Ahmed, 2004 #455" w:history="1">
        <w:r w:rsidR="00337D20">
          <w:rPr>
            <w:noProof/>
          </w:rPr>
          <w:t>Ahmed 2004</w:t>
        </w:r>
      </w:hyperlink>
      <w:r w:rsidR="00545F4F">
        <w:rPr>
          <w:noProof/>
        </w:rPr>
        <w:t>)</w:t>
      </w:r>
      <w:r w:rsidR="00B475B8">
        <w:fldChar w:fldCharType="end"/>
      </w:r>
      <w:r w:rsidR="004656DF">
        <w:t>.</w:t>
      </w:r>
    </w:p>
    <w:p w:rsidR="007041F3" w:rsidRDefault="007041F3" w:rsidP="002D5107">
      <w:pPr>
        <w:pStyle w:val="Heading2"/>
      </w:pPr>
      <w:r>
        <w:t>Conclusions</w:t>
      </w:r>
    </w:p>
    <w:p w:rsidR="002222BB" w:rsidRDefault="002222BB" w:rsidP="002222BB">
      <w:pPr>
        <w:spacing w:line="480" w:lineRule="auto"/>
        <w:jc w:val="both"/>
      </w:pPr>
      <w:r>
        <w:t xml:space="preserve">This article </w:t>
      </w:r>
      <w:r w:rsidRPr="00686C4D">
        <w:t xml:space="preserve">has discussed the dilemmas and challenges faced by </w:t>
      </w:r>
      <w:r>
        <w:t xml:space="preserve">civil servants in the Norwegian immigration administrations. </w:t>
      </w:r>
      <w:r w:rsidRPr="00937575">
        <w:t xml:space="preserve">Even though </w:t>
      </w:r>
      <w:r w:rsidR="00142F39">
        <w:t xml:space="preserve">and </w:t>
      </w:r>
      <w:r w:rsidRPr="00937575">
        <w:t xml:space="preserve">these bureaucrats do not have face-to-face contact with </w:t>
      </w:r>
      <w:r w:rsidRPr="00142F39">
        <w:t>clients,</w:t>
      </w:r>
      <w:r w:rsidR="00BE0D88" w:rsidRPr="00142F39">
        <w:t xml:space="preserve"> </w:t>
      </w:r>
      <w:r w:rsidRPr="00142F39">
        <w:t>immigration</w:t>
      </w:r>
      <w:r>
        <w:t xml:space="preserve"> administration is an interesting and relevant site for analyses of emotional labour. Emotions seem to have a fundamentally ambiguous status in bureaucratic work. On the one hand, emotions are seen as a useful, positive and essential human capacity, which is foundational for ethical conduct. On the other hand, emotions are seen as burdensome and ethically problematic because they may threaten democracy and justice. </w:t>
      </w:r>
    </w:p>
    <w:p w:rsidR="002222BB" w:rsidRDefault="002222BB" w:rsidP="002222BB">
      <w:pPr>
        <w:spacing w:line="480" w:lineRule="auto"/>
        <w:jc w:val="both"/>
      </w:pPr>
      <w:r>
        <w:tab/>
      </w:r>
      <w:r w:rsidRPr="00A85BCE">
        <w:t xml:space="preserve">Just as emotions are ambiguous, ethics are </w:t>
      </w:r>
      <w:r>
        <w:t xml:space="preserve">equally so, and the civil servants negotiate two somewhat different ethical principles: on the one hand, there is the idea that bureaucratic organisations are just, or at least have the potential of achieving justice, because everyone is treated equally according to democratically defined laws, rules and regulations. According to this ethics, emotions have no place in bureaucratic practice; the professional bureaucrat is required to control emotional reactions and resist emotional involvement in order to realise the principle of equal treatment. Du Gay </w:t>
      </w:r>
      <w:r w:rsidR="00B475B8">
        <w:fldChar w:fldCharType="begin">
          <w:fldData xml:space="preserve">PEVuZE5vdGU+PENpdGUgRXhjbHVkZUF1dGg9IjEiPjxBdXRob3I+ZHUgR2F5PC9BdXRob3I+PFll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</w:fldData>
        </w:fldChar>
      </w:r>
      <w:r w:rsidR="00A1249C">
        <w:instrText xml:space="preserve"> ADDIN EN.CITE </w:instrText>
      </w:r>
      <w:r w:rsidR="00B475B8">
        <w:fldChar w:fldCharType="begin">
          <w:fldData xml:space="preserve">PEVuZE5vdGU+PENpdGUgRXhjbHVkZUF1dGg9IjEiPjxBdXRob3I+ZHUgR2F5PC9BdXRob3I+PFll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</w:fldData>
        </w:fldChar>
      </w:r>
      <w:r w:rsidR="00A1249C">
        <w:instrText xml:space="preserve"> ADDIN EN.CITE.DATA </w:instrText>
      </w:r>
      <w:r w:rsidR="00B475B8">
        <w:fldChar w:fldCharType="end"/>
      </w:r>
      <w:r w:rsidR="00B475B8">
        <w:fldChar w:fldCharType="separate"/>
      </w:r>
      <w:r>
        <w:rPr>
          <w:noProof/>
        </w:rPr>
        <w:t>(</w:t>
      </w:r>
      <w:hyperlink w:anchor="_ENREF_11" w:tooltip="du Gay, 2000 #923" w:history="1">
        <w:r w:rsidR="00337D20">
          <w:rPr>
            <w:noProof/>
          </w:rPr>
          <w:t>2000</w:t>
        </w:r>
      </w:hyperlink>
      <w:r>
        <w:rPr>
          <w:noProof/>
        </w:rPr>
        <w:t>)</w:t>
      </w:r>
      <w:r w:rsidR="00B475B8">
        <w:fldChar w:fldCharType="end"/>
      </w:r>
      <w:r>
        <w:t xml:space="preserve"> advocates such an ethical position in his defence of bureaucracy. On the other hand, there is the idea that bureaucracies are essentially immoral and allow for injustice and atrocities due to emotional detachment, distance and rationalisation. </w:t>
      </w:r>
      <w:r w:rsidRPr="00F81E79">
        <w:t>Bauman</w:t>
      </w:r>
      <w:r w:rsidRPr="00F81E79">
        <w:rPr>
          <w:i/>
        </w:rPr>
        <w:t xml:space="preserve"> </w:t>
      </w:r>
      <w:r w:rsidR="00B475B8" w:rsidRPr="00F81E79">
        <w:fldChar w:fldCharType="begin">
          <w:fldData xml:space="preserve">PEVuZE5vdGU+PENpdGUgRXhjbHVkZUF1dGg9IjEiPjxBdXRob3I+QmF1bWFuPC9BdXRob3I+PFll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</w:fldData>
        </w:fldChar>
      </w:r>
      <w:r w:rsidRPr="00F81E79">
        <w:instrText xml:space="preserve"> ADDIN EN.CITE </w:instrText>
      </w:r>
      <w:r w:rsidR="00B475B8" w:rsidRPr="00F81E79">
        <w:fldChar w:fldCharType="begin">
          <w:fldData xml:space="preserve">PEVuZE5vdGU+PENpdGUgRXhjbHVkZUF1dGg9IjEiPjxBdXRob3I+QmF1bWFuPC9BdXRob3I+PFll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</w:fldData>
        </w:fldChar>
      </w:r>
      <w:r w:rsidRPr="00F81E79">
        <w:instrText xml:space="preserve"> ADDIN EN.CITE.DATA </w:instrText>
      </w:r>
      <w:r w:rsidR="00B475B8" w:rsidRPr="00F81E79">
        <w:fldChar w:fldCharType="end"/>
      </w:r>
      <w:r w:rsidR="00B475B8" w:rsidRPr="00F81E79">
        <w:fldChar w:fldCharType="separate"/>
      </w:r>
      <w:r w:rsidRPr="00F81E79">
        <w:rPr>
          <w:noProof/>
        </w:rPr>
        <w:t>(</w:t>
      </w:r>
      <w:hyperlink w:anchor="_ENREF_5" w:tooltip="Bauman, 1989 #829" w:history="1">
        <w:r w:rsidR="00337D20" w:rsidRPr="00F81E79">
          <w:rPr>
            <w:noProof/>
          </w:rPr>
          <w:t>1989</w:t>
        </w:r>
      </w:hyperlink>
      <w:r w:rsidRPr="00F81E79">
        <w:rPr>
          <w:noProof/>
        </w:rPr>
        <w:t>)</w:t>
      </w:r>
      <w:r w:rsidR="00B475B8" w:rsidRPr="00F81E79">
        <w:fldChar w:fldCharType="end"/>
      </w:r>
      <w:r>
        <w:t xml:space="preserve"> presents this argument forcefully. </w:t>
      </w:r>
    </w:p>
    <w:p w:rsidR="007041F3" w:rsidRPr="00A85BCE" w:rsidRDefault="002222BB" w:rsidP="002222BB">
      <w:pPr>
        <w:spacing w:line="480" w:lineRule="auto"/>
        <w:ind w:firstLine="720"/>
        <w:jc w:val="both"/>
      </w:pPr>
      <w:r>
        <w:t xml:space="preserve">The case study showed that the civil servants’ own ethical reflections resemble the bureaucratic ethos formulated by du Gay, but there are also signs of an ethical position resembling that of Bauman. Consequently, these </w:t>
      </w:r>
      <w:r w:rsidRPr="00A85BCE">
        <w:t xml:space="preserve">positions both have relevance for understanding the ethical considerations of bureaucrats and </w:t>
      </w:r>
      <w:r>
        <w:t xml:space="preserve">of </w:t>
      </w:r>
      <w:r w:rsidRPr="00A85BCE">
        <w:t xml:space="preserve">the broader public debate about immigration management. </w:t>
      </w:r>
      <w:r>
        <w:t xml:space="preserve">Nevertheless, this analysis also makes evident that neither of these moral positions seem to give an unproblematic access to justice. As Ahmed </w:t>
      </w:r>
      <w:r w:rsidR="00B475B8">
        <w:fldChar w:fldCharType="begin">
          <w:fldData xml:space="preserve">PEVuZE5vdGU+PENpdGUgRXhjbHVkZUF1dGg9IjEiPjxBdXRob3I+QWhtZWQ8L0F1dGhvcj48WWVh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</w:fldData>
        </w:fldChar>
      </w:r>
      <w:r w:rsidR="00A1249C">
        <w:instrText xml:space="preserve"> ADDIN EN.CITE </w:instrText>
      </w:r>
      <w:r w:rsidR="00B475B8">
        <w:fldChar w:fldCharType="begin">
          <w:fldData xml:space="preserve">PEVuZE5vdGU+PENpdGUgRXhjbHVkZUF1dGg9IjEiPjxBdXRob3I+QWhtZWQ8L0F1dGhvcj48WWVh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</w:fldData>
        </w:fldChar>
      </w:r>
      <w:r w:rsidR="00A1249C">
        <w:instrText xml:space="preserve"> ADDIN EN.CITE.DATA </w:instrText>
      </w:r>
      <w:r w:rsidR="00B475B8">
        <w:fldChar w:fldCharType="end"/>
      </w:r>
      <w:r w:rsidR="00B475B8">
        <w:fldChar w:fldCharType="separate"/>
      </w:r>
      <w:r>
        <w:rPr>
          <w:noProof/>
        </w:rPr>
        <w:t>(</w:t>
      </w:r>
      <w:hyperlink w:anchor="_ENREF_1" w:tooltip="Ahmed, 2004 #455" w:history="1">
        <w:r w:rsidR="00337D20">
          <w:rPr>
            <w:noProof/>
          </w:rPr>
          <w:t>2004</w:t>
        </w:r>
      </w:hyperlink>
      <w:r>
        <w:rPr>
          <w:noProof/>
        </w:rPr>
        <w:t>)</w:t>
      </w:r>
      <w:r w:rsidR="00B475B8">
        <w:fldChar w:fldCharType="end"/>
      </w:r>
      <w:r>
        <w:t xml:space="preserve"> argues,</w:t>
      </w:r>
      <w:r w:rsidRPr="00A85BCE">
        <w:t xml:space="preserve"> emotions do not give access to some kind of privileged truth or morality, and justice is not </w:t>
      </w:r>
      <w:r>
        <w:t xml:space="preserve">just </w:t>
      </w:r>
      <w:r w:rsidRPr="00A85BCE">
        <w:t xml:space="preserve">about having the right feeling. Consequently, </w:t>
      </w:r>
      <w:r>
        <w:t xml:space="preserve">drawing on </w:t>
      </w:r>
      <w:r w:rsidRPr="00A85BCE">
        <w:t>Ahmed’s perspective on emotions and justice</w:t>
      </w:r>
      <w:r>
        <w:t>, this empirical analysis</w:t>
      </w:r>
      <w:r w:rsidRPr="00A85BCE">
        <w:t xml:space="preserve"> advance</w:t>
      </w:r>
      <w:r>
        <w:t>s an</w:t>
      </w:r>
      <w:r w:rsidRPr="00A85BCE">
        <w:t xml:space="preserve"> important criticism of these two opposing views</w:t>
      </w:r>
      <w:r w:rsidRPr="00686C4D">
        <w:t>.</w:t>
      </w:r>
      <w:r>
        <w:t xml:space="preserve"> </w:t>
      </w:r>
    </w:p>
    <w:p w:rsidR="007041F3" w:rsidRDefault="007041F3" w:rsidP="002D5107">
      <w:pPr>
        <w:pStyle w:val="Heading2"/>
      </w:pPr>
      <w:r>
        <w:t>References:</w:t>
      </w:r>
    </w:p>
    <w:p w:rsidR="00337D20" w:rsidRPr="00337D20" w:rsidRDefault="00B475B8" w:rsidP="00337D20">
      <w:pPr>
        <w:pStyle w:val="Brdtekst1"/>
        <w:spacing w:after="0" w:line="240" w:lineRule="auto"/>
        <w:ind w:left="720" w:hanging="720"/>
        <w:jc w:val="both"/>
        <w:rPr>
          <w:noProof/>
          <w:lang w:val="nb-NO"/>
        </w:rPr>
      </w:pPr>
      <w:r>
        <w:fldChar w:fldCharType="begin"/>
      </w:r>
      <w:r w:rsidR="007041F3">
        <w:instrText xml:space="preserve"> ADDIN EN.REFLIST </w:instrText>
      </w:r>
      <w:r>
        <w:fldChar w:fldCharType="separate"/>
      </w:r>
      <w:bookmarkStart w:id="3" w:name="_ENREF_1"/>
      <w:r w:rsidR="00337D20">
        <w:rPr>
          <w:noProof/>
        </w:rPr>
        <w:t xml:space="preserve">Ahmed, Sara (2004) </w:t>
      </w:r>
      <w:r w:rsidR="00337D20" w:rsidRPr="00337D20">
        <w:rPr>
          <w:i/>
          <w:noProof/>
        </w:rPr>
        <w:t>The Cultural Politics of Emotion</w:t>
      </w:r>
      <w:r w:rsidR="00337D20">
        <w:rPr>
          <w:noProof/>
        </w:rPr>
        <w:t xml:space="preserve">. </w:t>
      </w:r>
      <w:r w:rsidR="00337D20" w:rsidRPr="00337D20">
        <w:rPr>
          <w:noProof/>
          <w:lang w:val="nb-NO"/>
        </w:rPr>
        <w:t>Edinburgh: Edinburgh University Press.</w:t>
      </w:r>
      <w:bookmarkEnd w:id="3"/>
    </w:p>
    <w:p w:rsidR="00337D20" w:rsidRPr="00337D20" w:rsidRDefault="00337D20" w:rsidP="00337D20">
      <w:pPr>
        <w:pStyle w:val="Brdtekst1"/>
        <w:spacing w:after="0" w:line="240" w:lineRule="auto"/>
        <w:ind w:left="720" w:hanging="720"/>
        <w:jc w:val="both"/>
        <w:rPr>
          <w:noProof/>
          <w:lang w:val="nb-NO"/>
        </w:rPr>
      </w:pPr>
      <w:bookmarkStart w:id="4" w:name="_ENREF_2"/>
      <w:r w:rsidRPr="00337D20">
        <w:rPr>
          <w:noProof/>
          <w:lang w:val="nb-NO"/>
        </w:rPr>
        <w:t xml:space="preserve">Apeland Informasjon AS (2010) </w:t>
      </w:r>
      <w:r w:rsidRPr="00337D20">
        <w:rPr>
          <w:i/>
          <w:noProof/>
          <w:lang w:val="nb-NO"/>
        </w:rPr>
        <w:t>Resultater RepTrak Offentlig 2010: Omdømmet til 50 norske offentlige virksomheter</w:t>
      </w:r>
      <w:r w:rsidRPr="00337D20">
        <w:rPr>
          <w:noProof/>
          <w:lang w:val="nb-NO"/>
        </w:rPr>
        <w:t xml:space="preserve">. A. I. AS. </w:t>
      </w:r>
      <w:hyperlink r:id="rId8" w:history="1">
        <w:r w:rsidRPr="00337D20">
          <w:rPr>
            <w:rStyle w:val="Hyperlink"/>
            <w:noProof/>
            <w:lang w:val="nb-NO"/>
          </w:rPr>
          <w:t>http://www.apeland.no/filer/RepTrak-Offentlig-2010-resultater.pdf</w:t>
        </w:r>
      </w:hyperlink>
      <w:r w:rsidRPr="00337D20">
        <w:rPr>
          <w:noProof/>
          <w:lang w:val="nb-NO"/>
        </w:rPr>
        <w:t>, accessed 05.06.2011.</w:t>
      </w:r>
      <w:bookmarkEnd w:id="4"/>
    </w:p>
    <w:p w:rsidR="00337D20" w:rsidRPr="00337D20" w:rsidRDefault="00337D20" w:rsidP="00337D20">
      <w:pPr>
        <w:pStyle w:val="Brdtekst1"/>
        <w:spacing w:after="0" w:line="240" w:lineRule="auto"/>
        <w:ind w:left="720" w:hanging="720"/>
        <w:jc w:val="both"/>
        <w:rPr>
          <w:noProof/>
          <w:lang w:val="nb-NO"/>
        </w:rPr>
      </w:pPr>
      <w:bookmarkStart w:id="5" w:name="_ENREF_3"/>
      <w:r w:rsidRPr="00337D20">
        <w:rPr>
          <w:noProof/>
          <w:lang w:val="nb-NO"/>
        </w:rPr>
        <w:t xml:space="preserve">ASU, Avdeling for administrasjon, service og utvikling (2010) </w:t>
      </w:r>
      <w:r w:rsidRPr="00337D20">
        <w:rPr>
          <w:i/>
          <w:noProof/>
          <w:lang w:val="nb-NO"/>
        </w:rPr>
        <w:t>HR-rapporten 2010. Hvor er vi, hvor skal vi?</w:t>
      </w:r>
      <w:r w:rsidRPr="00337D20">
        <w:rPr>
          <w:noProof/>
          <w:lang w:val="nb-NO"/>
        </w:rPr>
        <w:t xml:space="preserve"> Oslo: Utlendingsdirektoratet. </w:t>
      </w:r>
      <w:bookmarkEnd w:id="5"/>
    </w:p>
    <w:p w:rsidR="00337D20" w:rsidRDefault="00337D20" w:rsidP="00337D20">
      <w:pPr>
        <w:pStyle w:val="Brdtekst1"/>
        <w:spacing w:after="0" w:line="240" w:lineRule="auto"/>
        <w:ind w:left="720" w:hanging="720"/>
        <w:jc w:val="both"/>
        <w:rPr>
          <w:noProof/>
        </w:rPr>
      </w:pPr>
      <w:bookmarkStart w:id="6" w:name="_ENREF_4"/>
      <w:r w:rsidRPr="00337D20">
        <w:rPr>
          <w:noProof/>
          <w:lang w:val="nb-NO"/>
        </w:rPr>
        <w:t xml:space="preserve">Barbalet, J. M. (2002) </w:t>
      </w:r>
      <w:r w:rsidRPr="00337D20">
        <w:rPr>
          <w:i/>
          <w:noProof/>
          <w:lang w:val="nb-NO"/>
        </w:rPr>
        <w:t>Emotions and Sociology</w:t>
      </w:r>
      <w:r w:rsidRPr="00337D20">
        <w:rPr>
          <w:noProof/>
          <w:lang w:val="nb-NO"/>
        </w:rPr>
        <w:t xml:space="preserve">. </w:t>
      </w:r>
      <w:r>
        <w:rPr>
          <w:noProof/>
        </w:rPr>
        <w:t>Oxford: Blackwell.</w:t>
      </w:r>
      <w:bookmarkEnd w:id="6"/>
    </w:p>
    <w:p w:rsidR="00337D20" w:rsidRDefault="00337D20" w:rsidP="00337D20">
      <w:pPr>
        <w:pStyle w:val="Brdtekst1"/>
        <w:spacing w:after="0" w:line="240" w:lineRule="auto"/>
        <w:ind w:left="720" w:hanging="720"/>
        <w:jc w:val="both"/>
        <w:rPr>
          <w:noProof/>
        </w:rPr>
      </w:pPr>
      <w:bookmarkStart w:id="7" w:name="_ENREF_5"/>
      <w:r>
        <w:rPr>
          <w:noProof/>
        </w:rPr>
        <w:t xml:space="preserve">Bauman, Zygmunt (1989) </w:t>
      </w:r>
      <w:r w:rsidRPr="00337D20">
        <w:rPr>
          <w:i/>
          <w:noProof/>
        </w:rPr>
        <w:t>Modernity and the Holocaust</w:t>
      </w:r>
      <w:r>
        <w:rPr>
          <w:noProof/>
        </w:rPr>
        <w:t>. Cambridge: Polity Press.</w:t>
      </w:r>
      <w:bookmarkEnd w:id="7"/>
    </w:p>
    <w:p w:rsidR="00337D20" w:rsidRPr="00337D20" w:rsidRDefault="00337D20" w:rsidP="00337D20">
      <w:pPr>
        <w:pStyle w:val="Brdtekst1"/>
        <w:spacing w:after="0" w:line="240" w:lineRule="auto"/>
        <w:ind w:left="720" w:hanging="720"/>
        <w:jc w:val="both"/>
        <w:rPr>
          <w:noProof/>
          <w:lang w:val="nb-NO"/>
        </w:rPr>
      </w:pPr>
      <w:bookmarkStart w:id="8" w:name="_ENREF_6"/>
      <w:r>
        <w:rPr>
          <w:noProof/>
        </w:rPr>
        <w:t xml:space="preserve">— (1993) </w:t>
      </w:r>
      <w:r w:rsidRPr="00337D20">
        <w:rPr>
          <w:i/>
          <w:noProof/>
        </w:rPr>
        <w:t>Postmodern ethics</w:t>
      </w:r>
      <w:r>
        <w:rPr>
          <w:noProof/>
        </w:rPr>
        <w:t xml:space="preserve">. </w:t>
      </w:r>
      <w:r w:rsidRPr="00337D20">
        <w:rPr>
          <w:noProof/>
          <w:lang w:val="nb-NO"/>
        </w:rPr>
        <w:t>Oxford: Blackwell.</w:t>
      </w:r>
      <w:bookmarkEnd w:id="8"/>
    </w:p>
    <w:p w:rsidR="00337D20" w:rsidRPr="00337D20" w:rsidRDefault="00337D20" w:rsidP="00337D20">
      <w:pPr>
        <w:pStyle w:val="Brdtekst1"/>
        <w:spacing w:after="0" w:line="240" w:lineRule="auto"/>
        <w:ind w:left="720" w:hanging="720"/>
        <w:jc w:val="both"/>
        <w:rPr>
          <w:noProof/>
          <w:lang w:val="nb-NO"/>
        </w:rPr>
      </w:pPr>
      <w:bookmarkStart w:id="9" w:name="_ENREF_7"/>
      <w:r w:rsidRPr="00337D20">
        <w:rPr>
          <w:noProof/>
          <w:lang w:val="nb-NO"/>
        </w:rPr>
        <w:t xml:space="preserve">Brochmann, Grete, Anniken Hagelund, Karen Borevi, Klaus Petersen, and Heidi Vad Jønsson (2010) </w:t>
      </w:r>
      <w:r w:rsidRPr="00337D20">
        <w:rPr>
          <w:i/>
          <w:noProof/>
          <w:lang w:val="nb-NO"/>
        </w:rPr>
        <w:t>Velferdens grenser : innvandringspolitikk og velferdsstat i Skandinavia 1945-2010</w:t>
      </w:r>
      <w:r w:rsidRPr="00337D20">
        <w:rPr>
          <w:noProof/>
          <w:lang w:val="nb-NO"/>
        </w:rPr>
        <w:t>. Oslo: Universitetsforlorlaget.</w:t>
      </w:r>
      <w:bookmarkEnd w:id="9"/>
    </w:p>
    <w:p w:rsidR="00337D20" w:rsidRPr="00337D20" w:rsidRDefault="00337D20" w:rsidP="00337D20">
      <w:pPr>
        <w:pStyle w:val="Brdtekst1"/>
        <w:spacing w:after="0" w:line="240" w:lineRule="auto"/>
        <w:ind w:left="720" w:hanging="720"/>
        <w:jc w:val="both"/>
        <w:rPr>
          <w:noProof/>
          <w:lang w:val="nb-NO"/>
        </w:rPr>
      </w:pPr>
      <w:bookmarkStart w:id="10" w:name="_ENREF_8"/>
      <w:r w:rsidRPr="00337D20">
        <w:rPr>
          <w:noProof/>
          <w:lang w:val="nb-NO"/>
        </w:rPr>
        <w:t xml:space="preserve">Burkitt, Ian (1997) 'Social Relationships and Emotions', </w:t>
      </w:r>
      <w:r w:rsidRPr="00337D20">
        <w:rPr>
          <w:i/>
          <w:noProof/>
          <w:lang w:val="nb-NO"/>
        </w:rPr>
        <w:t>Sociology</w:t>
      </w:r>
      <w:r w:rsidRPr="00337D20">
        <w:rPr>
          <w:noProof/>
          <w:lang w:val="nb-NO"/>
        </w:rPr>
        <w:t xml:space="preserve"> 31(1): 37-55.</w:t>
      </w:r>
      <w:bookmarkEnd w:id="10"/>
    </w:p>
    <w:p w:rsidR="00337D20" w:rsidRDefault="00337D20" w:rsidP="00337D20">
      <w:pPr>
        <w:pStyle w:val="Brdtekst1"/>
        <w:spacing w:after="0" w:line="240" w:lineRule="auto"/>
        <w:ind w:left="720" w:hanging="720"/>
        <w:jc w:val="both"/>
        <w:rPr>
          <w:noProof/>
        </w:rPr>
      </w:pPr>
      <w:bookmarkStart w:id="11" w:name="_ENREF_9"/>
      <w:r w:rsidRPr="00337D20">
        <w:rPr>
          <w:noProof/>
          <w:lang w:val="nb-NO"/>
        </w:rPr>
        <w:t xml:space="preserve">Christensen, Tom, Arne Rudolf Ramslien, and Per Lægreid (2006) </w:t>
      </w:r>
      <w:r w:rsidRPr="00337D20">
        <w:rPr>
          <w:i/>
          <w:noProof/>
          <w:lang w:val="nb-NO"/>
        </w:rPr>
        <w:t>Styring og autonomi: Organisasjonsformer i norsk utlendingsforvaltning</w:t>
      </w:r>
      <w:r w:rsidRPr="00337D20">
        <w:rPr>
          <w:noProof/>
          <w:lang w:val="nb-NO"/>
        </w:rPr>
        <w:t xml:space="preserve">. </w:t>
      </w:r>
      <w:r>
        <w:rPr>
          <w:noProof/>
        </w:rPr>
        <w:t>Oslo: Universitetsforl.</w:t>
      </w:r>
      <w:bookmarkEnd w:id="11"/>
    </w:p>
    <w:p w:rsidR="00337D20" w:rsidRDefault="00337D20" w:rsidP="00337D20">
      <w:pPr>
        <w:pStyle w:val="Brdtekst1"/>
        <w:spacing w:after="0" w:line="240" w:lineRule="auto"/>
        <w:ind w:left="720" w:hanging="720"/>
        <w:jc w:val="both"/>
        <w:rPr>
          <w:noProof/>
        </w:rPr>
      </w:pPr>
      <w:bookmarkStart w:id="12" w:name="_ENREF_10"/>
      <w:r>
        <w:rPr>
          <w:noProof/>
        </w:rPr>
        <w:t xml:space="preserve">Craib, Ian (1995) 'Some Comments on the Sociology of the Emotions', </w:t>
      </w:r>
      <w:r w:rsidRPr="00337D20">
        <w:rPr>
          <w:i/>
          <w:noProof/>
        </w:rPr>
        <w:t>Sociology</w:t>
      </w:r>
      <w:r>
        <w:rPr>
          <w:noProof/>
        </w:rPr>
        <w:t xml:space="preserve"> 29(1): 151-158.</w:t>
      </w:r>
      <w:bookmarkEnd w:id="12"/>
    </w:p>
    <w:p w:rsidR="00337D20" w:rsidRDefault="00337D20" w:rsidP="00337D20">
      <w:pPr>
        <w:pStyle w:val="Brdtekst1"/>
        <w:spacing w:after="0" w:line="240" w:lineRule="auto"/>
        <w:ind w:left="720" w:hanging="720"/>
        <w:jc w:val="both"/>
        <w:rPr>
          <w:noProof/>
        </w:rPr>
      </w:pPr>
      <w:bookmarkStart w:id="13" w:name="_ENREF_11"/>
      <w:r>
        <w:rPr>
          <w:noProof/>
        </w:rPr>
        <w:t xml:space="preserve">du Gay, Paul (2000) </w:t>
      </w:r>
      <w:r w:rsidRPr="00337D20">
        <w:rPr>
          <w:i/>
          <w:noProof/>
        </w:rPr>
        <w:t>In Praise of Bureaucracy: Weber, Organization, Ethics</w:t>
      </w:r>
      <w:r>
        <w:rPr>
          <w:noProof/>
        </w:rPr>
        <w:t>. London: Sage.</w:t>
      </w:r>
      <w:bookmarkEnd w:id="13"/>
    </w:p>
    <w:p w:rsidR="00337D20" w:rsidRDefault="00337D20" w:rsidP="00337D20">
      <w:pPr>
        <w:pStyle w:val="Brdtekst1"/>
        <w:spacing w:after="0" w:line="240" w:lineRule="auto"/>
        <w:ind w:left="720" w:hanging="720"/>
        <w:jc w:val="both"/>
        <w:rPr>
          <w:noProof/>
        </w:rPr>
      </w:pPr>
      <w:bookmarkStart w:id="14" w:name="_ENREF_12"/>
      <w:r>
        <w:rPr>
          <w:noProof/>
        </w:rPr>
        <w:t xml:space="preserve">— (2005) 'The Values of Bureaucracy: An Introduction' in P. du Gay (eds.) </w:t>
      </w:r>
      <w:r w:rsidRPr="00337D20">
        <w:rPr>
          <w:i/>
          <w:noProof/>
        </w:rPr>
        <w:t>The Values of Bureaucracy</w:t>
      </w:r>
      <w:r>
        <w:rPr>
          <w:noProof/>
        </w:rPr>
        <w:t>, Oxford: Oxford University Press, 1-16.</w:t>
      </w:r>
      <w:bookmarkEnd w:id="14"/>
    </w:p>
    <w:p w:rsidR="00337D20" w:rsidRDefault="00337D20" w:rsidP="00337D20">
      <w:pPr>
        <w:pStyle w:val="Brdtekst1"/>
        <w:spacing w:after="0" w:line="240" w:lineRule="auto"/>
        <w:ind w:left="720" w:hanging="720"/>
        <w:jc w:val="both"/>
        <w:rPr>
          <w:noProof/>
        </w:rPr>
      </w:pPr>
      <w:bookmarkStart w:id="15" w:name="_ENREF_13"/>
      <w:r>
        <w:rPr>
          <w:noProof/>
        </w:rPr>
        <w:t xml:space="preserve">— (2008) '"Without Affection or Enthusiasm" Problems of Involvement and Attachment in "Responsive" Public Management', </w:t>
      </w:r>
      <w:r w:rsidRPr="00337D20">
        <w:rPr>
          <w:i/>
          <w:noProof/>
        </w:rPr>
        <w:t>Organization</w:t>
      </w:r>
      <w:r>
        <w:rPr>
          <w:noProof/>
        </w:rPr>
        <w:t xml:space="preserve"> 15(3): 335-353.</w:t>
      </w:r>
      <w:bookmarkEnd w:id="15"/>
    </w:p>
    <w:p w:rsidR="00337D20" w:rsidRDefault="00337D20" w:rsidP="00337D20">
      <w:pPr>
        <w:pStyle w:val="Brdtekst1"/>
        <w:spacing w:after="0" w:line="240" w:lineRule="auto"/>
        <w:ind w:left="720" w:hanging="720"/>
        <w:jc w:val="both"/>
        <w:rPr>
          <w:noProof/>
        </w:rPr>
      </w:pPr>
      <w:bookmarkStart w:id="16" w:name="_ENREF_14"/>
      <w:r>
        <w:rPr>
          <w:noProof/>
        </w:rPr>
        <w:t xml:space="preserve">Duncombe, Jean and Dennis Marsden (1993) 'Love and Intimacy: The Gender Division of Emotion and "Emotion Work"', </w:t>
      </w:r>
      <w:r w:rsidRPr="00337D20">
        <w:rPr>
          <w:i/>
          <w:noProof/>
        </w:rPr>
        <w:t>Sociology</w:t>
      </w:r>
      <w:r>
        <w:rPr>
          <w:noProof/>
        </w:rPr>
        <w:t xml:space="preserve"> 27(2): 221-241.</w:t>
      </w:r>
      <w:bookmarkEnd w:id="16"/>
    </w:p>
    <w:p w:rsidR="00337D20" w:rsidRDefault="00337D20" w:rsidP="00337D20">
      <w:pPr>
        <w:pStyle w:val="Brdtekst1"/>
        <w:spacing w:after="0" w:line="240" w:lineRule="auto"/>
        <w:ind w:left="720" w:hanging="720"/>
        <w:jc w:val="both"/>
        <w:rPr>
          <w:noProof/>
        </w:rPr>
      </w:pPr>
      <w:bookmarkStart w:id="17" w:name="_ENREF_15"/>
      <w:r>
        <w:rPr>
          <w:noProof/>
        </w:rPr>
        <w:t xml:space="preserve">Econ Pöyry, Pöyry Management Consulting AS (2010) </w:t>
      </w:r>
      <w:r w:rsidRPr="00337D20">
        <w:rPr>
          <w:i/>
          <w:noProof/>
        </w:rPr>
        <w:t>Marriages of Convenience: A comparative study. Rules and Practices in Norway, Sweden, Germany, Denmark and the Netherlands</w:t>
      </w:r>
      <w:r>
        <w:rPr>
          <w:noProof/>
        </w:rPr>
        <w:t xml:space="preserve">. Oslo: Utlendingsdirektoratet. </w:t>
      </w:r>
      <w:hyperlink r:id="rId9" w:history="1">
        <w:r w:rsidRPr="00337D20">
          <w:rPr>
            <w:rStyle w:val="Hyperlink"/>
            <w:noProof/>
          </w:rPr>
          <w:t>http://www.udi.no/Nyheter/2010/--Grundig-rapport-om-proforma/</w:t>
        </w:r>
      </w:hyperlink>
      <w:r>
        <w:rPr>
          <w:noProof/>
        </w:rPr>
        <w:t xml:space="preserve"> accessed 15 November 2010.</w:t>
      </w:r>
      <w:bookmarkEnd w:id="17"/>
    </w:p>
    <w:p w:rsidR="00337D20" w:rsidRDefault="00337D20" w:rsidP="00337D20">
      <w:pPr>
        <w:pStyle w:val="Brdtekst1"/>
        <w:spacing w:after="0" w:line="240" w:lineRule="auto"/>
        <w:ind w:left="720" w:hanging="720"/>
        <w:jc w:val="both"/>
        <w:rPr>
          <w:noProof/>
        </w:rPr>
      </w:pPr>
      <w:bookmarkStart w:id="18" w:name="_ENREF_16"/>
      <w:r>
        <w:rPr>
          <w:noProof/>
        </w:rPr>
        <w:t xml:space="preserve">Eggebø, Helga (2010) 'The Problem of Dependency: Immigration, Gender, and the Welfare State', </w:t>
      </w:r>
      <w:r w:rsidRPr="00337D20">
        <w:rPr>
          <w:i/>
          <w:noProof/>
        </w:rPr>
        <w:t>Social Politics: International Studies in Gender, State &amp; Society</w:t>
      </w:r>
      <w:r>
        <w:rPr>
          <w:noProof/>
        </w:rPr>
        <w:t xml:space="preserve"> 17(3): 295-322.</w:t>
      </w:r>
      <w:bookmarkEnd w:id="18"/>
    </w:p>
    <w:p w:rsidR="00337D20" w:rsidRDefault="00337D20" w:rsidP="00337D20">
      <w:pPr>
        <w:pStyle w:val="Brdtekst1"/>
        <w:spacing w:after="0" w:line="240" w:lineRule="auto"/>
        <w:ind w:left="720" w:hanging="720"/>
        <w:jc w:val="both"/>
        <w:rPr>
          <w:noProof/>
        </w:rPr>
      </w:pPr>
      <w:bookmarkStart w:id="19" w:name="_ENREF_17"/>
      <w:r>
        <w:rPr>
          <w:noProof/>
        </w:rPr>
        <w:t xml:space="preserve">— (2013) 'A Real Marriage? Applying for Marriage Migration to Norway', </w:t>
      </w:r>
      <w:r w:rsidRPr="00337D20">
        <w:rPr>
          <w:i/>
          <w:noProof/>
        </w:rPr>
        <w:t>Journal of Ethnic and Migration Studies</w:t>
      </w:r>
      <w:r>
        <w:rPr>
          <w:noProof/>
        </w:rPr>
        <w:t xml:space="preserve"> Forthcoming.</w:t>
      </w:r>
      <w:bookmarkEnd w:id="19"/>
    </w:p>
    <w:p w:rsidR="00337D20" w:rsidRDefault="00337D20" w:rsidP="00337D20">
      <w:pPr>
        <w:pStyle w:val="Brdtekst1"/>
        <w:spacing w:after="0" w:line="240" w:lineRule="auto"/>
        <w:ind w:left="720" w:hanging="720"/>
        <w:jc w:val="both"/>
        <w:rPr>
          <w:noProof/>
        </w:rPr>
      </w:pPr>
      <w:bookmarkStart w:id="20" w:name="_ENREF_18"/>
      <w:r w:rsidRPr="00337D20">
        <w:rPr>
          <w:noProof/>
          <w:lang w:val="nb-NO"/>
        </w:rPr>
        <w:t xml:space="preserve">Elias, Norbert and Jürgen Habermas (1994) </w:t>
      </w:r>
      <w:r w:rsidRPr="00337D20">
        <w:rPr>
          <w:i/>
          <w:noProof/>
          <w:lang w:val="nb-NO"/>
        </w:rPr>
        <w:t>Nasjonalisme og nasjonal identitet</w:t>
      </w:r>
      <w:r w:rsidRPr="00337D20">
        <w:rPr>
          <w:noProof/>
          <w:lang w:val="nb-NO"/>
        </w:rPr>
        <w:t xml:space="preserve">. </w:t>
      </w:r>
      <w:r>
        <w:rPr>
          <w:noProof/>
        </w:rPr>
        <w:t>Oslo: Cappelen akademisk forlag.</w:t>
      </w:r>
      <w:bookmarkEnd w:id="20"/>
    </w:p>
    <w:p w:rsidR="00337D20" w:rsidRDefault="00337D20" w:rsidP="00337D20">
      <w:pPr>
        <w:pStyle w:val="Brdtekst1"/>
        <w:spacing w:after="0" w:line="240" w:lineRule="auto"/>
        <w:ind w:left="720" w:hanging="720"/>
        <w:jc w:val="both"/>
        <w:rPr>
          <w:noProof/>
        </w:rPr>
      </w:pPr>
      <w:bookmarkStart w:id="21" w:name="_ENREF_19"/>
      <w:r>
        <w:rPr>
          <w:noProof/>
        </w:rPr>
        <w:t xml:space="preserve">Elster, Jon (1999) </w:t>
      </w:r>
      <w:r w:rsidRPr="00337D20">
        <w:rPr>
          <w:i/>
          <w:noProof/>
        </w:rPr>
        <w:t>Alchemies of the Mind : Rationality and the Emotions</w:t>
      </w:r>
      <w:r>
        <w:rPr>
          <w:noProof/>
        </w:rPr>
        <w:t>. Cambridge: Cambridge University Press.</w:t>
      </w:r>
      <w:bookmarkEnd w:id="21"/>
    </w:p>
    <w:p w:rsidR="00337D20" w:rsidRDefault="00337D20" w:rsidP="00337D20">
      <w:pPr>
        <w:pStyle w:val="Brdtekst1"/>
        <w:spacing w:after="0" w:line="240" w:lineRule="auto"/>
        <w:ind w:left="720" w:hanging="720"/>
        <w:jc w:val="both"/>
        <w:rPr>
          <w:noProof/>
        </w:rPr>
      </w:pPr>
      <w:bookmarkStart w:id="22" w:name="_ENREF_20"/>
      <w:r>
        <w:rPr>
          <w:noProof/>
        </w:rPr>
        <w:t xml:space="preserve">Fineman, Stephen (1996) 'Emotion and Organizing' in S. Clegg, C. Hardy, and W. Nord (eds.) </w:t>
      </w:r>
      <w:r w:rsidRPr="00337D20">
        <w:rPr>
          <w:i/>
          <w:noProof/>
        </w:rPr>
        <w:t>Handbook of Organization Studies</w:t>
      </w:r>
      <w:r>
        <w:rPr>
          <w:noProof/>
        </w:rPr>
        <w:t>, London: Sage, 543-564.</w:t>
      </w:r>
      <w:bookmarkEnd w:id="22"/>
    </w:p>
    <w:p w:rsidR="00337D20" w:rsidRPr="00337D20" w:rsidRDefault="00337D20" w:rsidP="00337D20">
      <w:pPr>
        <w:pStyle w:val="Brdtekst1"/>
        <w:spacing w:after="0" w:line="240" w:lineRule="auto"/>
        <w:ind w:left="720" w:hanging="720"/>
        <w:jc w:val="both"/>
        <w:rPr>
          <w:noProof/>
          <w:lang w:val="nb-NO"/>
        </w:rPr>
      </w:pPr>
      <w:bookmarkStart w:id="23" w:name="_ENREF_21"/>
      <w:r>
        <w:rPr>
          <w:noProof/>
        </w:rPr>
        <w:t xml:space="preserve">— (2010) 'Emotion in Organizations - A Critical Turn' in B. Sieben and Å. Wettergren (eds.) </w:t>
      </w:r>
      <w:r w:rsidRPr="00337D20">
        <w:rPr>
          <w:i/>
          <w:noProof/>
          <w:lang w:val="nb-NO"/>
        </w:rPr>
        <w:t>Emotionalizing Organizations and Organizing Emotions</w:t>
      </w:r>
      <w:r w:rsidRPr="00337D20">
        <w:rPr>
          <w:noProof/>
          <w:lang w:val="nb-NO"/>
        </w:rPr>
        <w:t>, Hampshire: Palgrave Macmillan, 23-41.</w:t>
      </w:r>
      <w:bookmarkEnd w:id="23"/>
    </w:p>
    <w:p w:rsidR="00337D20" w:rsidRPr="00337D20" w:rsidRDefault="00337D20" w:rsidP="00337D20">
      <w:pPr>
        <w:pStyle w:val="Brdtekst1"/>
        <w:spacing w:after="0" w:line="240" w:lineRule="auto"/>
        <w:ind w:left="720" w:hanging="720"/>
        <w:jc w:val="both"/>
        <w:rPr>
          <w:noProof/>
          <w:lang w:val="nb-NO"/>
        </w:rPr>
      </w:pPr>
      <w:bookmarkStart w:id="24" w:name="_ENREF_22"/>
      <w:r w:rsidRPr="00337D20">
        <w:rPr>
          <w:noProof/>
          <w:lang w:val="nb-NO"/>
        </w:rPr>
        <w:t xml:space="preserve">Fuglerud, Øivind (2003) 'Kontroll og korrupsjon: Et bidrag til historien om den norske innvandringskontrollen', </w:t>
      </w:r>
      <w:r w:rsidRPr="00337D20">
        <w:rPr>
          <w:i/>
          <w:noProof/>
          <w:lang w:val="nb-NO"/>
        </w:rPr>
        <w:t>Norsk antropologisk tidsskrift</w:t>
      </w:r>
      <w:r w:rsidRPr="00337D20">
        <w:rPr>
          <w:noProof/>
          <w:lang w:val="nb-NO"/>
        </w:rPr>
        <w:t xml:space="preserve"> 14(2-3): 137-146.</w:t>
      </w:r>
      <w:bookmarkEnd w:id="24"/>
    </w:p>
    <w:p w:rsidR="00337D20" w:rsidRDefault="00337D20" w:rsidP="00337D20">
      <w:pPr>
        <w:pStyle w:val="Brdtekst1"/>
        <w:spacing w:after="0" w:line="240" w:lineRule="auto"/>
        <w:ind w:left="720" w:hanging="720"/>
        <w:jc w:val="both"/>
        <w:rPr>
          <w:noProof/>
        </w:rPr>
      </w:pPr>
      <w:bookmarkStart w:id="25" w:name="_ENREF_23"/>
      <w:r>
        <w:rPr>
          <w:noProof/>
        </w:rPr>
        <w:t xml:space="preserve">Graham, Mark (2002) 'Emotional Bureaucracies: Emotions Civil Servants, and Immigrants in the Swedish Welfare State', </w:t>
      </w:r>
      <w:r w:rsidRPr="00337D20">
        <w:rPr>
          <w:i/>
          <w:noProof/>
        </w:rPr>
        <w:t>Ethos</w:t>
      </w:r>
      <w:r>
        <w:rPr>
          <w:noProof/>
        </w:rPr>
        <w:t xml:space="preserve"> 30(3): 199-226.</w:t>
      </w:r>
      <w:bookmarkEnd w:id="25"/>
    </w:p>
    <w:p w:rsidR="00337D20" w:rsidRPr="00337D20" w:rsidRDefault="00337D20" w:rsidP="00337D20">
      <w:pPr>
        <w:pStyle w:val="Brdtekst1"/>
        <w:spacing w:after="0" w:line="240" w:lineRule="auto"/>
        <w:ind w:left="720" w:hanging="720"/>
        <w:jc w:val="both"/>
        <w:rPr>
          <w:noProof/>
          <w:lang w:val="nb-NO"/>
        </w:rPr>
      </w:pPr>
      <w:bookmarkStart w:id="26" w:name="_ENREF_24"/>
      <w:r w:rsidRPr="00337D20">
        <w:rPr>
          <w:noProof/>
          <w:lang w:val="nb-NO"/>
        </w:rPr>
        <w:t xml:space="preserve">Graver, Hans Petter (2006) </w:t>
      </w:r>
      <w:r w:rsidRPr="00337D20">
        <w:rPr>
          <w:i/>
          <w:noProof/>
          <w:lang w:val="nb-NO"/>
        </w:rPr>
        <w:t>Gransking av utlendingsdirektoratet: utredning fra en granskingskommisjon oppnevnt ved kongelig resolusjon 7. april 2006 : avgitt til Arbeids- og inkluderingsdepartementet 23. juni 2006</w:t>
      </w:r>
      <w:r w:rsidRPr="00337D20">
        <w:rPr>
          <w:noProof/>
          <w:lang w:val="nb-NO"/>
        </w:rPr>
        <w:t>. Oslo: Statens forvaltningstjeneste.</w:t>
      </w:r>
      <w:bookmarkEnd w:id="26"/>
    </w:p>
    <w:p w:rsidR="00337D20" w:rsidRPr="00337D20" w:rsidRDefault="00337D20" w:rsidP="00337D20">
      <w:pPr>
        <w:pStyle w:val="Brdtekst1"/>
        <w:spacing w:after="0" w:line="240" w:lineRule="auto"/>
        <w:ind w:left="720" w:hanging="720"/>
        <w:jc w:val="both"/>
        <w:rPr>
          <w:noProof/>
          <w:lang w:val="nb-NO"/>
        </w:rPr>
      </w:pPr>
      <w:bookmarkStart w:id="27" w:name="_ENREF_25"/>
      <w:r w:rsidRPr="00337D20">
        <w:rPr>
          <w:noProof/>
          <w:lang w:val="nb-NO"/>
        </w:rPr>
        <w:t xml:space="preserve">Gudbrandsen, Frøy (2011) 'Pressens rolle i familieinnvandringspolitikken i Norge og Sverige - En politisk aktør?', </w:t>
      </w:r>
      <w:r w:rsidRPr="00337D20">
        <w:rPr>
          <w:i/>
          <w:noProof/>
          <w:lang w:val="nb-NO"/>
        </w:rPr>
        <w:t>Nytt norsk tidsskrift</w:t>
      </w:r>
      <w:r w:rsidRPr="00337D20">
        <w:rPr>
          <w:noProof/>
          <w:lang w:val="nb-NO"/>
        </w:rPr>
        <w:t xml:space="preserve"> 4/2011.</w:t>
      </w:r>
      <w:bookmarkEnd w:id="27"/>
    </w:p>
    <w:p w:rsidR="00337D20" w:rsidRDefault="00337D20" w:rsidP="00337D20">
      <w:pPr>
        <w:pStyle w:val="Brdtekst1"/>
        <w:spacing w:after="0" w:line="240" w:lineRule="auto"/>
        <w:ind w:left="720" w:hanging="720"/>
        <w:jc w:val="both"/>
        <w:rPr>
          <w:noProof/>
        </w:rPr>
      </w:pPr>
      <w:bookmarkStart w:id="28" w:name="_ENREF_26"/>
      <w:r>
        <w:rPr>
          <w:noProof/>
        </w:rPr>
        <w:t xml:space="preserve">Guy, Mary E., Meredith A. Newman, Sharon H Mastracci, and Steven Maynard-Moody (2010) 'Emotional Labor in the Human Service Organization' in Y. Hasenfeld (eds.) </w:t>
      </w:r>
      <w:r w:rsidRPr="00337D20">
        <w:rPr>
          <w:i/>
          <w:noProof/>
        </w:rPr>
        <w:t>Human Services as Complex Organizations</w:t>
      </w:r>
      <w:r>
        <w:rPr>
          <w:noProof/>
        </w:rPr>
        <w:t>, Newbury Park, Calif.: Sage Publications, 291-309.</w:t>
      </w:r>
      <w:bookmarkEnd w:id="28"/>
    </w:p>
    <w:p w:rsidR="00337D20" w:rsidRDefault="00337D20" w:rsidP="00337D20">
      <w:pPr>
        <w:pStyle w:val="Brdtekst1"/>
        <w:spacing w:after="0" w:line="240" w:lineRule="auto"/>
        <w:ind w:left="720" w:hanging="720"/>
        <w:jc w:val="both"/>
        <w:rPr>
          <w:noProof/>
        </w:rPr>
      </w:pPr>
      <w:bookmarkStart w:id="29" w:name="_ENREF_27"/>
      <w:r>
        <w:rPr>
          <w:noProof/>
        </w:rPr>
        <w:t xml:space="preserve">Hagelund, Anniken (2008) '"For Women and Children!" The Family Immigration Politics in Scandinavia' in R. Grillo (eds.) </w:t>
      </w:r>
      <w:r w:rsidRPr="00337D20">
        <w:rPr>
          <w:i/>
          <w:noProof/>
        </w:rPr>
        <w:t>The Family in Question : Immigrant and Ethnic Minorities in Multicultural Europe</w:t>
      </w:r>
      <w:r>
        <w:rPr>
          <w:noProof/>
        </w:rPr>
        <w:t>, Amsterdam: Amsterdam University Press, 71-88.</w:t>
      </w:r>
      <w:bookmarkEnd w:id="29"/>
    </w:p>
    <w:p w:rsidR="00337D20" w:rsidRDefault="00337D20" w:rsidP="00337D20">
      <w:pPr>
        <w:pStyle w:val="Brdtekst1"/>
        <w:spacing w:after="0" w:line="240" w:lineRule="auto"/>
        <w:ind w:left="720" w:hanging="720"/>
        <w:jc w:val="both"/>
        <w:rPr>
          <w:noProof/>
        </w:rPr>
      </w:pPr>
      <w:bookmarkStart w:id="30" w:name="_ENREF_28"/>
      <w:r>
        <w:rPr>
          <w:noProof/>
        </w:rPr>
        <w:t xml:space="preserve">Hall, Alexandra (2010) '"These People Could Be Anyone": Fear, Contempt (and Empathy) in a British Immigration Removal Centre', </w:t>
      </w:r>
      <w:r w:rsidRPr="00337D20">
        <w:rPr>
          <w:i/>
          <w:noProof/>
        </w:rPr>
        <w:t>Journal of Ethnic and Migration Studies</w:t>
      </w:r>
      <w:r>
        <w:rPr>
          <w:noProof/>
        </w:rPr>
        <w:t xml:space="preserve"> 36(6): 881-898.</w:t>
      </w:r>
      <w:bookmarkEnd w:id="30"/>
    </w:p>
    <w:p w:rsidR="00337D20" w:rsidRDefault="00337D20" w:rsidP="00337D20">
      <w:pPr>
        <w:pStyle w:val="Brdtekst1"/>
        <w:spacing w:after="0" w:line="240" w:lineRule="auto"/>
        <w:ind w:left="720" w:hanging="720"/>
        <w:jc w:val="both"/>
        <w:rPr>
          <w:noProof/>
        </w:rPr>
      </w:pPr>
      <w:bookmarkStart w:id="31" w:name="_ENREF_29"/>
      <w:r w:rsidRPr="00337D20">
        <w:rPr>
          <w:noProof/>
          <w:lang w:val="nb-NO"/>
        </w:rPr>
        <w:t xml:space="preserve">Henriksen, Kristin (2010) </w:t>
      </w:r>
      <w:r w:rsidRPr="00337D20">
        <w:rPr>
          <w:i/>
          <w:noProof/>
          <w:lang w:val="nb-NO"/>
        </w:rPr>
        <w:t>Familieinnvandring og ekteskapsmønster 1990-2008</w:t>
      </w:r>
      <w:r w:rsidRPr="00337D20">
        <w:rPr>
          <w:noProof/>
          <w:lang w:val="nb-NO"/>
        </w:rPr>
        <w:t xml:space="preserve">. </w:t>
      </w:r>
      <w:r>
        <w:rPr>
          <w:noProof/>
        </w:rPr>
        <w:t>Oslo: SSB.</w:t>
      </w:r>
      <w:bookmarkEnd w:id="31"/>
    </w:p>
    <w:p w:rsidR="00337D20" w:rsidRDefault="00337D20" w:rsidP="00337D20">
      <w:pPr>
        <w:pStyle w:val="Brdtekst1"/>
        <w:spacing w:after="0" w:line="240" w:lineRule="auto"/>
        <w:ind w:left="720" w:hanging="720"/>
        <w:jc w:val="both"/>
        <w:rPr>
          <w:noProof/>
        </w:rPr>
      </w:pPr>
      <w:bookmarkStart w:id="32" w:name="_ENREF_30"/>
      <w:r>
        <w:rPr>
          <w:noProof/>
        </w:rPr>
        <w:t xml:space="preserve">Herzfeld, Michael (1992) </w:t>
      </w:r>
      <w:r w:rsidRPr="00337D20">
        <w:rPr>
          <w:i/>
          <w:noProof/>
        </w:rPr>
        <w:t>The Social Production of Indifference: Exploring the Symbolic Roots of Western Bureaucracy</w:t>
      </w:r>
      <w:r>
        <w:rPr>
          <w:noProof/>
        </w:rPr>
        <w:t>. New York: Berg.</w:t>
      </w:r>
      <w:bookmarkEnd w:id="32"/>
    </w:p>
    <w:p w:rsidR="00337D20" w:rsidRDefault="00337D20" w:rsidP="00337D20">
      <w:pPr>
        <w:pStyle w:val="Brdtekst1"/>
        <w:spacing w:after="0" w:line="240" w:lineRule="auto"/>
        <w:ind w:left="720" w:hanging="720"/>
        <w:jc w:val="both"/>
        <w:rPr>
          <w:noProof/>
        </w:rPr>
      </w:pPr>
      <w:bookmarkStart w:id="33" w:name="_ENREF_31"/>
      <w:r>
        <w:rPr>
          <w:noProof/>
        </w:rPr>
        <w:t xml:space="preserve">Heyman, Josiah McC (2000) 'Respect for Outsiders? Respect for the Law? The Moral Evaluation of High-Scale Issues by US Immigration Officers', </w:t>
      </w:r>
      <w:r w:rsidRPr="00337D20">
        <w:rPr>
          <w:i/>
          <w:noProof/>
        </w:rPr>
        <w:t>The Journal of the Royal Anthropological Institute</w:t>
      </w:r>
      <w:r>
        <w:rPr>
          <w:noProof/>
        </w:rPr>
        <w:t xml:space="preserve"> 6(4): 635-652.</w:t>
      </w:r>
      <w:bookmarkEnd w:id="33"/>
    </w:p>
    <w:p w:rsidR="00337D20" w:rsidRDefault="00337D20" w:rsidP="00337D20">
      <w:pPr>
        <w:pStyle w:val="Brdtekst1"/>
        <w:spacing w:after="0" w:line="240" w:lineRule="auto"/>
        <w:ind w:left="720" w:hanging="720"/>
        <w:jc w:val="both"/>
        <w:rPr>
          <w:noProof/>
        </w:rPr>
      </w:pPr>
      <w:bookmarkStart w:id="34" w:name="_ENREF_32"/>
      <w:r>
        <w:rPr>
          <w:noProof/>
        </w:rPr>
        <w:t xml:space="preserve">Hochschild, Arlie Russell (1979) 'Emotion Work, Feeling Rules, and Social Structure', </w:t>
      </w:r>
      <w:r w:rsidRPr="00337D20">
        <w:rPr>
          <w:i/>
          <w:noProof/>
        </w:rPr>
        <w:t>American Journal of Sociology</w:t>
      </w:r>
      <w:r>
        <w:rPr>
          <w:noProof/>
        </w:rPr>
        <w:t xml:space="preserve"> 85(3): 551-575.</w:t>
      </w:r>
      <w:bookmarkEnd w:id="34"/>
    </w:p>
    <w:p w:rsidR="00337D20" w:rsidRDefault="00337D20" w:rsidP="00337D20">
      <w:pPr>
        <w:pStyle w:val="Brdtekst1"/>
        <w:spacing w:after="0" w:line="240" w:lineRule="auto"/>
        <w:ind w:left="720" w:hanging="720"/>
        <w:jc w:val="both"/>
        <w:rPr>
          <w:noProof/>
        </w:rPr>
      </w:pPr>
      <w:bookmarkStart w:id="35" w:name="_ENREF_33"/>
      <w:r>
        <w:rPr>
          <w:noProof/>
        </w:rPr>
        <w:t xml:space="preserve">— (1983) </w:t>
      </w:r>
      <w:r w:rsidRPr="00337D20">
        <w:rPr>
          <w:i/>
          <w:noProof/>
        </w:rPr>
        <w:t>The Managed Heart: Commercialization of Human Feeling</w:t>
      </w:r>
      <w:r>
        <w:rPr>
          <w:noProof/>
        </w:rPr>
        <w:t>. Berkeley: University of California Press.</w:t>
      </w:r>
      <w:bookmarkEnd w:id="35"/>
    </w:p>
    <w:p w:rsidR="00337D20" w:rsidRDefault="00337D20" w:rsidP="00337D20">
      <w:pPr>
        <w:pStyle w:val="Brdtekst1"/>
        <w:spacing w:after="0" w:line="240" w:lineRule="auto"/>
        <w:ind w:left="720" w:hanging="720"/>
        <w:jc w:val="both"/>
        <w:rPr>
          <w:noProof/>
        </w:rPr>
      </w:pPr>
      <w:bookmarkStart w:id="36" w:name="_ENREF_34"/>
      <w:r>
        <w:rPr>
          <w:noProof/>
        </w:rPr>
        <w:t xml:space="preserve">Knights, David and Emma Surman (2008) 'Editorial: Addressing the Gender Gap in Studies of Emotion', </w:t>
      </w:r>
      <w:r w:rsidRPr="00337D20">
        <w:rPr>
          <w:i/>
          <w:noProof/>
        </w:rPr>
        <w:t>Gender, Work &amp; Organization</w:t>
      </w:r>
      <w:r>
        <w:rPr>
          <w:noProof/>
        </w:rPr>
        <w:t xml:space="preserve"> 15(1): 1-8.</w:t>
      </w:r>
      <w:bookmarkEnd w:id="36"/>
    </w:p>
    <w:p w:rsidR="00337D20" w:rsidRDefault="00337D20" w:rsidP="00337D20">
      <w:pPr>
        <w:pStyle w:val="Brdtekst1"/>
        <w:spacing w:after="0" w:line="240" w:lineRule="auto"/>
        <w:ind w:left="720" w:hanging="720"/>
        <w:jc w:val="both"/>
        <w:rPr>
          <w:noProof/>
        </w:rPr>
      </w:pPr>
      <w:bookmarkStart w:id="37" w:name="_ENREF_35"/>
      <w:r>
        <w:rPr>
          <w:noProof/>
        </w:rPr>
        <w:t xml:space="preserve">Küpers, Wendeling and Jürgen Weibler (2008) 'Emotions in Organisation: An Integral Perspective', </w:t>
      </w:r>
      <w:r w:rsidRPr="00337D20">
        <w:rPr>
          <w:i/>
          <w:noProof/>
        </w:rPr>
        <w:t>International Journal of Work Organisation and Emotion</w:t>
      </w:r>
      <w:r>
        <w:rPr>
          <w:noProof/>
        </w:rPr>
        <w:t xml:space="preserve"> 2(3): 256-285.</w:t>
      </w:r>
      <w:bookmarkEnd w:id="37"/>
    </w:p>
    <w:p w:rsidR="00337D20" w:rsidRDefault="00337D20" w:rsidP="00337D20">
      <w:pPr>
        <w:pStyle w:val="Brdtekst1"/>
        <w:spacing w:after="0" w:line="240" w:lineRule="auto"/>
        <w:ind w:left="720" w:hanging="720"/>
        <w:jc w:val="both"/>
        <w:rPr>
          <w:noProof/>
        </w:rPr>
      </w:pPr>
      <w:bookmarkStart w:id="38" w:name="_ENREF_36"/>
      <w:r>
        <w:rPr>
          <w:noProof/>
        </w:rPr>
        <w:t xml:space="preserve">Lipsky, Michael (1980) </w:t>
      </w:r>
      <w:r w:rsidRPr="00337D20">
        <w:rPr>
          <w:i/>
          <w:noProof/>
        </w:rPr>
        <w:t>Street-level Bureaucracy Dilemmas of the Individual in Public Services</w:t>
      </w:r>
      <w:r>
        <w:rPr>
          <w:noProof/>
        </w:rPr>
        <w:t>. New York: Russell Sage Foundation.</w:t>
      </w:r>
      <w:bookmarkEnd w:id="38"/>
    </w:p>
    <w:p w:rsidR="00337D20" w:rsidRDefault="00337D20" w:rsidP="00337D20">
      <w:pPr>
        <w:pStyle w:val="Brdtekst1"/>
        <w:spacing w:after="0" w:line="240" w:lineRule="auto"/>
        <w:ind w:left="720" w:hanging="720"/>
        <w:jc w:val="both"/>
        <w:rPr>
          <w:noProof/>
        </w:rPr>
      </w:pPr>
      <w:bookmarkStart w:id="39" w:name="_ENREF_37"/>
      <w:r>
        <w:rPr>
          <w:noProof/>
        </w:rPr>
        <w:t xml:space="preserve">Lutz, Catherine A. (1990) 'Engendered Emotion: Gender, Power, and the Rhetoric of Emotional Control in American Discourse' in C. A. Lutz and L. Abu-Lughod (eds.) </w:t>
      </w:r>
      <w:r w:rsidRPr="00337D20">
        <w:rPr>
          <w:i/>
          <w:noProof/>
        </w:rPr>
        <w:t>Language and the Politics of Emotion</w:t>
      </w:r>
      <w:r>
        <w:rPr>
          <w:noProof/>
        </w:rPr>
        <w:t>, Cambridge: Cambridge University Press, 69-91.</w:t>
      </w:r>
      <w:bookmarkEnd w:id="39"/>
    </w:p>
    <w:p w:rsidR="00337D20" w:rsidRDefault="00337D20" w:rsidP="00337D20">
      <w:pPr>
        <w:pStyle w:val="Brdtekst1"/>
        <w:spacing w:after="0" w:line="240" w:lineRule="auto"/>
        <w:ind w:left="720" w:hanging="720"/>
        <w:jc w:val="both"/>
        <w:rPr>
          <w:noProof/>
        </w:rPr>
      </w:pPr>
      <w:bookmarkStart w:id="40" w:name="_ENREF_38"/>
      <w:r>
        <w:rPr>
          <w:noProof/>
        </w:rPr>
        <w:t xml:space="preserve">Moran-Ellis, Jo, Victoria D. Alexander, Ann Cronin, Mary Dickinson, Jane Fielding, Judith Sleney, and Hilary Thomas (2006) 'Triangulation and Integration: Processes, Claims and Implications', </w:t>
      </w:r>
      <w:r w:rsidRPr="00337D20">
        <w:rPr>
          <w:i/>
          <w:noProof/>
        </w:rPr>
        <w:t>Qualitative Research</w:t>
      </w:r>
      <w:r>
        <w:rPr>
          <w:noProof/>
        </w:rPr>
        <w:t xml:space="preserve"> 6(1): 45-59.</w:t>
      </w:r>
      <w:bookmarkEnd w:id="40"/>
    </w:p>
    <w:p w:rsidR="00337D20" w:rsidRDefault="00337D20" w:rsidP="00337D20">
      <w:pPr>
        <w:pStyle w:val="Brdtekst1"/>
        <w:spacing w:after="0" w:line="240" w:lineRule="auto"/>
        <w:ind w:left="720" w:hanging="720"/>
        <w:jc w:val="both"/>
        <w:rPr>
          <w:noProof/>
        </w:rPr>
      </w:pPr>
      <w:bookmarkStart w:id="41" w:name="_ENREF_39"/>
      <w:r>
        <w:rPr>
          <w:noProof/>
        </w:rPr>
        <w:t xml:space="preserve">Nash, Kate (2009) 'Between Citizenship and Human Rights', </w:t>
      </w:r>
      <w:r w:rsidRPr="00337D20">
        <w:rPr>
          <w:i/>
          <w:noProof/>
        </w:rPr>
        <w:t>Sociology</w:t>
      </w:r>
      <w:r>
        <w:rPr>
          <w:noProof/>
        </w:rPr>
        <w:t xml:space="preserve"> 43(6): 1067-1083.</w:t>
      </w:r>
      <w:bookmarkEnd w:id="41"/>
    </w:p>
    <w:p w:rsidR="00337D20" w:rsidRDefault="00337D20" w:rsidP="00337D20">
      <w:pPr>
        <w:pStyle w:val="Brdtekst1"/>
        <w:spacing w:after="0" w:line="240" w:lineRule="auto"/>
        <w:ind w:left="720" w:hanging="720"/>
        <w:jc w:val="both"/>
        <w:rPr>
          <w:noProof/>
        </w:rPr>
      </w:pPr>
      <w:bookmarkStart w:id="42" w:name="_ENREF_40"/>
      <w:r>
        <w:rPr>
          <w:noProof/>
        </w:rPr>
        <w:t xml:space="preserve">Nussbaum, Martha C. (2001) </w:t>
      </w:r>
      <w:r w:rsidRPr="00337D20">
        <w:rPr>
          <w:i/>
          <w:noProof/>
        </w:rPr>
        <w:t>Upheavals of Thought: the Intelligence of Emotions</w:t>
      </w:r>
      <w:r>
        <w:rPr>
          <w:noProof/>
        </w:rPr>
        <w:t>. Cambridge: Cambridge University Press.</w:t>
      </w:r>
      <w:bookmarkEnd w:id="42"/>
    </w:p>
    <w:p w:rsidR="00337D20" w:rsidRDefault="00337D20" w:rsidP="00337D20">
      <w:pPr>
        <w:pStyle w:val="Brdtekst1"/>
        <w:spacing w:after="0" w:line="240" w:lineRule="auto"/>
        <w:ind w:left="720" w:hanging="720"/>
        <w:jc w:val="both"/>
        <w:rPr>
          <w:noProof/>
        </w:rPr>
      </w:pPr>
      <w:bookmarkStart w:id="43" w:name="_ENREF_41"/>
      <w:r>
        <w:rPr>
          <w:noProof/>
        </w:rPr>
        <w:t xml:space="preserve">Olesen, Virginia and Debora Bone (2009) 'Emotions in Rationalizing Organizations: Conceptual Notes from Professional Nursing in the USA' in J. Harding and E. D. Pribram (eds.) </w:t>
      </w:r>
      <w:r w:rsidRPr="00337D20">
        <w:rPr>
          <w:i/>
          <w:noProof/>
        </w:rPr>
        <w:t>Emotions : A Cultural Studies Reader</w:t>
      </w:r>
      <w:r>
        <w:rPr>
          <w:noProof/>
        </w:rPr>
        <w:t>, London: Routledge, 126-138.</w:t>
      </w:r>
      <w:bookmarkEnd w:id="43"/>
    </w:p>
    <w:p w:rsidR="00337D20" w:rsidRDefault="00337D20" w:rsidP="00337D20">
      <w:pPr>
        <w:pStyle w:val="Brdtekst1"/>
        <w:spacing w:after="0" w:line="240" w:lineRule="auto"/>
        <w:ind w:left="720" w:hanging="720"/>
        <w:jc w:val="both"/>
        <w:rPr>
          <w:noProof/>
        </w:rPr>
      </w:pPr>
      <w:bookmarkStart w:id="44" w:name="_ENREF_42"/>
      <w:r>
        <w:rPr>
          <w:noProof/>
        </w:rPr>
        <w:t xml:space="preserve">Pérez, Alberto Martín (2010) 'Emotions of Queuing: A Mirror of Immigrant's Social Condition' in B. Sieben and Å. Wettergren (eds.) </w:t>
      </w:r>
      <w:r w:rsidRPr="00337D20">
        <w:rPr>
          <w:i/>
          <w:noProof/>
        </w:rPr>
        <w:t>Emotionalizing Organizations and Organizing Emotions</w:t>
      </w:r>
      <w:r>
        <w:rPr>
          <w:noProof/>
        </w:rPr>
        <w:t>, Hampshire: Palgrave Macmillan, 166-186.</w:t>
      </w:r>
      <w:bookmarkEnd w:id="44"/>
    </w:p>
    <w:p w:rsidR="00337D20" w:rsidRDefault="00337D20" w:rsidP="00337D20">
      <w:pPr>
        <w:pStyle w:val="Brdtekst1"/>
        <w:spacing w:after="0" w:line="240" w:lineRule="auto"/>
        <w:ind w:left="720" w:hanging="720"/>
        <w:jc w:val="both"/>
        <w:rPr>
          <w:noProof/>
        </w:rPr>
      </w:pPr>
      <w:bookmarkStart w:id="45" w:name="_ENREF_43"/>
      <w:r>
        <w:rPr>
          <w:noProof/>
        </w:rPr>
        <w:t xml:space="preserve">Roeser, Sabine (2010) </w:t>
      </w:r>
      <w:r w:rsidRPr="00337D20">
        <w:rPr>
          <w:i/>
          <w:noProof/>
        </w:rPr>
        <w:t>Moral Emotions and Intuitions</w:t>
      </w:r>
      <w:r>
        <w:rPr>
          <w:noProof/>
        </w:rPr>
        <w:t>. Basingstoke: Palgrave Macmillan.</w:t>
      </w:r>
      <w:bookmarkEnd w:id="45"/>
    </w:p>
    <w:p w:rsidR="00337D20" w:rsidRDefault="00337D20" w:rsidP="00337D20">
      <w:pPr>
        <w:pStyle w:val="Brdtekst1"/>
        <w:spacing w:after="0" w:line="240" w:lineRule="auto"/>
        <w:ind w:left="720" w:hanging="720"/>
        <w:jc w:val="both"/>
        <w:rPr>
          <w:noProof/>
        </w:rPr>
      </w:pPr>
      <w:bookmarkStart w:id="46" w:name="_ENREF_44"/>
      <w:r>
        <w:rPr>
          <w:noProof/>
        </w:rPr>
        <w:t xml:space="preserve">Sieben, Barbara and Åsa Wettergren (2010) 'Emotionalizing Organizations and Organizing Emotions - Our Research Agenda' in B. Sieben and Å. Wettergren (eds.) </w:t>
      </w:r>
      <w:r w:rsidRPr="00337D20">
        <w:rPr>
          <w:i/>
          <w:noProof/>
        </w:rPr>
        <w:t>Emotionalizing Organizations and Organizing Emotions</w:t>
      </w:r>
      <w:r>
        <w:rPr>
          <w:noProof/>
        </w:rPr>
        <w:t>, Hampshire: Palgrave Macmillan, 1-22.</w:t>
      </w:r>
      <w:bookmarkEnd w:id="46"/>
    </w:p>
    <w:p w:rsidR="00337D20" w:rsidRDefault="00337D20" w:rsidP="00337D20">
      <w:pPr>
        <w:pStyle w:val="Brdtekst1"/>
        <w:spacing w:after="0" w:line="240" w:lineRule="auto"/>
        <w:ind w:left="720" w:hanging="720"/>
        <w:jc w:val="both"/>
        <w:rPr>
          <w:noProof/>
        </w:rPr>
      </w:pPr>
      <w:bookmarkStart w:id="47" w:name="_ENREF_45"/>
      <w:r>
        <w:rPr>
          <w:noProof/>
        </w:rPr>
        <w:t xml:space="preserve">Solomon, Robert C. (1995) </w:t>
      </w:r>
      <w:r w:rsidRPr="00337D20">
        <w:rPr>
          <w:i/>
          <w:noProof/>
        </w:rPr>
        <w:t>A Passion for Justice: Emotions and the Origins of the Social Contract</w:t>
      </w:r>
      <w:r>
        <w:rPr>
          <w:noProof/>
        </w:rPr>
        <w:t>. Lanham MD: Rowman and Littlefield Publishers Inc.</w:t>
      </w:r>
      <w:bookmarkEnd w:id="47"/>
    </w:p>
    <w:p w:rsidR="00337D20" w:rsidRDefault="00337D20" w:rsidP="00337D20">
      <w:pPr>
        <w:pStyle w:val="Brdtekst1"/>
        <w:spacing w:after="0" w:line="240" w:lineRule="auto"/>
        <w:ind w:left="720" w:hanging="720"/>
        <w:jc w:val="both"/>
        <w:rPr>
          <w:noProof/>
        </w:rPr>
      </w:pPr>
      <w:bookmarkStart w:id="48" w:name="_ENREF_46"/>
      <w:r>
        <w:rPr>
          <w:noProof/>
        </w:rPr>
        <w:t xml:space="preserve">Stets, Jan E. (2010) 'Future Directions in the Sociology of Emotions', </w:t>
      </w:r>
      <w:r w:rsidRPr="00337D20">
        <w:rPr>
          <w:i/>
          <w:noProof/>
        </w:rPr>
        <w:t>Emotion Review</w:t>
      </w:r>
      <w:r>
        <w:rPr>
          <w:noProof/>
        </w:rPr>
        <w:t xml:space="preserve"> 1-4.</w:t>
      </w:r>
      <w:bookmarkEnd w:id="48"/>
    </w:p>
    <w:p w:rsidR="00337D20" w:rsidRDefault="00337D20" w:rsidP="00337D20">
      <w:pPr>
        <w:pStyle w:val="Brdtekst1"/>
        <w:spacing w:after="0" w:line="240" w:lineRule="auto"/>
        <w:ind w:left="720" w:hanging="720"/>
        <w:jc w:val="both"/>
        <w:rPr>
          <w:noProof/>
        </w:rPr>
      </w:pPr>
      <w:bookmarkStart w:id="49" w:name="_ENREF_47"/>
      <w:r>
        <w:rPr>
          <w:noProof/>
        </w:rPr>
        <w:t xml:space="preserve">Theodosius, Catherine (2006) 'Recovering Emotion from Emotion Management', </w:t>
      </w:r>
      <w:r w:rsidRPr="00337D20">
        <w:rPr>
          <w:i/>
          <w:noProof/>
        </w:rPr>
        <w:t>Sociology</w:t>
      </w:r>
      <w:r>
        <w:rPr>
          <w:noProof/>
        </w:rPr>
        <w:t xml:space="preserve"> 40(5): 893-910.</w:t>
      </w:r>
      <w:bookmarkEnd w:id="49"/>
    </w:p>
    <w:p w:rsidR="00337D20" w:rsidRPr="00337D20" w:rsidRDefault="00337D20" w:rsidP="00337D20">
      <w:pPr>
        <w:pStyle w:val="Brdtekst1"/>
        <w:spacing w:after="0" w:line="240" w:lineRule="auto"/>
        <w:ind w:left="720" w:hanging="720"/>
        <w:jc w:val="both"/>
        <w:rPr>
          <w:noProof/>
          <w:lang w:val="nb-NO"/>
        </w:rPr>
      </w:pPr>
      <w:bookmarkStart w:id="50" w:name="_ENREF_48"/>
      <w:r w:rsidRPr="00337D20">
        <w:rPr>
          <w:noProof/>
          <w:lang w:val="nb-NO"/>
        </w:rPr>
        <w:t xml:space="preserve">Utlendingsdirektoratet (2007) </w:t>
      </w:r>
      <w:r w:rsidRPr="00337D20">
        <w:rPr>
          <w:i/>
          <w:noProof/>
          <w:lang w:val="nb-NO"/>
        </w:rPr>
        <w:t>Etiske retningslinjer</w:t>
      </w:r>
      <w:r w:rsidRPr="00337D20">
        <w:rPr>
          <w:noProof/>
          <w:lang w:val="nb-NO"/>
        </w:rPr>
        <w:t xml:space="preserve">. Oslo: Utlendingsdirektoratet. </w:t>
      </w:r>
      <w:bookmarkEnd w:id="50"/>
    </w:p>
    <w:p w:rsidR="00337D20" w:rsidRPr="00337D20" w:rsidRDefault="00337D20" w:rsidP="00337D20">
      <w:pPr>
        <w:pStyle w:val="Brdtekst1"/>
        <w:spacing w:after="0" w:line="240" w:lineRule="auto"/>
        <w:ind w:left="720" w:hanging="720"/>
        <w:jc w:val="both"/>
        <w:rPr>
          <w:noProof/>
          <w:lang w:val="nb-NO"/>
        </w:rPr>
      </w:pPr>
      <w:bookmarkStart w:id="51" w:name="_ENREF_49"/>
      <w:r w:rsidRPr="00337D20">
        <w:rPr>
          <w:noProof/>
          <w:lang w:val="nb-NO"/>
        </w:rPr>
        <w:t xml:space="preserve">— (2008) </w:t>
      </w:r>
      <w:r w:rsidRPr="00337D20">
        <w:rPr>
          <w:i/>
          <w:noProof/>
          <w:lang w:val="nb-NO"/>
        </w:rPr>
        <w:t>De første 20 årene</w:t>
      </w:r>
      <w:r w:rsidRPr="00337D20">
        <w:rPr>
          <w:noProof/>
          <w:lang w:val="nb-NO"/>
        </w:rPr>
        <w:t>. Oslo: Utlendingsdirektoratet (UDI).</w:t>
      </w:r>
      <w:bookmarkEnd w:id="51"/>
    </w:p>
    <w:p w:rsidR="00337D20" w:rsidRDefault="00337D20" w:rsidP="00337D20">
      <w:pPr>
        <w:pStyle w:val="Brdtekst1"/>
        <w:spacing w:after="0" w:line="240" w:lineRule="auto"/>
        <w:ind w:left="720" w:hanging="720"/>
        <w:jc w:val="both"/>
        <w:rPr>
          <w:noProof/>
        </w:rPr>
      </w:pPr>
      <w:bookmarkStart w:id="52" w:name="_ENREF_50"/>
      <w:r>
        <w:rPr>
          <w:noProof/>
        </w:rPr>
        <w:t xml:space="preserve">Weber, Max (1981) 'Bureaucracy' in G. Grusky and G. Miller (eds.) </w:t>
      </w:r>
      <w:r w:rsidRPr="00337D20">
        <w:rPr>
          <w:i/>
          <w:noProof/>
        </w:rPr>
        <w:t>The Sociology of Organization</w:t>
      </w:r>
      <w:r>
        <w:rPr>
          <w:noProof/>
        </w:rPr>
        <w:t>, New York: Free Press, 7-36.</w:t>
      </w:r>
      <w:bookmarkEnd w:id="52"/>
    </w:p>
    <w:p w:rsidR="00337D20" w:rsidRDefault="00337D20" w:rsidP="00337D20">
      <w:pPr>
        <w:pStyle w:val="Brdtekst1"/>
        <w:spacing w:after="0" w:line="240" w:lineRule="auto"/>
        <w:ind w:left="720" w:hanging="720"/>
        <w:jc w:val="both"/>
        <w:rPr>
          <w:noProof/>
        </w:rPr>
      </w:pPr>
      <w:bookmarkStart w:id="53" w:name="_ENREF_51"/>
      <w:r>
        <w:rPr>
          <w:noProof/>
        </w:rPr>
        <w:t xml:space="preserve">Weber, Max and Stephen Kalberg (2005) </w:t>
      </w:r>
      <w:r w:rsidRPr="00337D20">
        <w:rPr>
          <w:i/>
          <w:noProof/>
        </w:rPr>
        <w:t>Max Weber: Readings and Commentary on Modernity</w:t>
      </w:r>
      <w:r>
        <w:rPr>
          <w:noProof/>
        </w:rPr>
        <w:t>. Malden, Mass.: Blackwell.</w:t>
      </w:r>
      <w:bookmarkEnd w:id="53"/>
    </w:p>
    <w:p w:rsidR="00337D20" w:rsidRDefault="00337D20" w:rsidP="00337D20">
      <w:pPr>
        <w:pStyle w:val="Brdtekst1"/>
        <w:spacing w:after="0" w:line="240" w:lineRule="auto"/>
        <w:ind w:left="720" w:hanging="720"/>
        <w:jc w:val="both"/>
        <w:rPr>
          <w:noProof/>
        </w:rPr>
      </w:pPr>
      <w:bookmarkStart w:id="54" w:name="_ENREF_52"/>
      <w:r>
        <w:rPr>
          <w:noProof/>
        </w:rPr>
        <w:t xml:space="preserve">Wettergren, Åsa (2010) 'Managing Unlawful Feelings: The Emotional Regime of the Swedish Migration Board', </w:t>
      </w:r>
      <w:r w:rsidRPr="00337D20">
        <w:rPr>
          <w:i/>
          <w:noProof/>
        </w:rPr>
        <w:t>International Journal of Work Organisation and Emotion</w:t>
      </w:r>
      <w:r>
        <w:rPr>
          <w:noProof/>
        </w:rPr>
        <w:t xml:space="preserve"> 3(4): 400-419.</w:t>
      </w:r>
      <w:bookmarkEnd w:id="54"/>
    </w:p>
    <w:p w:rsidR="00337D20" w:rsidRPr="00337D20" w:rsidRDefault="00337D20" w:rsidP="00337D20">
      <w:pPr>
        <w:pStyle w:val="Brdtekst1"/>
        <w:spacing w:after="0" w:line="240" w:lineRule="auto"/>
        <w:ind w:left="720" w:hanging="720"/>
        <w:jc w:val="both"/>
        <w:rPr>
          <w:noProof/>
          <w:lang w:val="nb-NO"/>
        </w:rPr>
      </w:pPr>
      <w:bookmarkStart w:id="55" w:name="_ENREF_53"/>
      <w:r>
        <w:rPr>
          <w:noProof/>
        </w:rPr>
        <w:t xml:space="preserve">Williams, Lucy (2010) </w:t>
      </w:r>
      <w:r w:rsidRPr="00337D20">
        <w:rPr>
          <w:i/>
          <w:noProof/>
        </w:rPr>
        <w:t>Global Marriage: Cross-border Marriage Migration in Global Context</w:t>
      </w:r>
      <w:r>
        <w:rPr>
          <w:noProof/>
        </w:rPr>
        <w:t xml:space="preserve">. </w:t>
      </w:r>
      <w:r w:rsidRPr="00337D20">
        <w:rPr>
          <w:noProof/>
          <w:lang w:val="nb-NO"/>
        </w:rPr>
        <w:t>New York: Palgrave Macmillan.</w:t>
      </w:r>
      <w:bookmarkEnd w:id="55"/>
    </w:p>
    <w:p w:rsidR="00337D20" w:rsidRDefault="00337D20" w:rsidP="00337D20">
      <w:pPr>
        <w:pStyle w:val="Brdtekst1"/>
        <w:spacing w:line="240" w:lineRule="auto"/>
        <w:ind w:left="720" w:hanging="720"/>
        <w:jc w:val="both"/>
        <w:rPr>
          <w:noProof/>
        </w:rPr>
      </w:pPr>
      <w:bookmarkStart w:id="56" w:name="_ENREF_54"/>
      <w:r w:rsidRPr="00337D20">
        <w:rPr>
          <w:noProof/>
          <w:lang w:val="nb-NO"/>
        </w:rPr>
        <w:t xml:space="preserve">Øverås, Maria Alstad and Gøril Westborg (2005) </w:t>
      </w:r>
      <w:r w:rsidRPr="00337D20">
        <w:rPr>
          <w:i/>
          <w:noProof/>
          <w:lang w:val="nb-NO"/>
        </w:rPr>
        <w:t>Møte med traumehistorier: illustrert ved dybdeintervju med saksbehandlere i UDI</w:t>
      </w:r>
      <w:r w:rsidRPr="00337D20">
        <w:rPr>
          <w:noProof/>
          <w:lang w:val="nb-NO"/>
        </w:rPr>
        <w:t xml:space="preserve">. </w:t>
      </w:r>
      <w:r>
        <w:rPr>
          <w:noProof/>
        </w:rPr>
        <w:t>Master thesis, Department of Psychology, University of Oslo.</w:t>
      </w:r>
      <w:bookmarkEnd w:id="56"/>
    </w:p>
    <w:p w:rsidR="00337D20" w:rsidRDefault="00337D20" w:rsidP="00337D20">
      <w:pPr>
        <w:pStyle w:val="Brdtekst1"/>
        <w:spacing w:line="240" w:lineRule="auto"/>
        <w:jc w:val="both"/>
        <w:rPr>
          <w:noProof/>
        </w:rPr>
      </w:pPr>
    </w:p>
    <w:p w:rsidR="007041F3" w:rsidRDefault="00B475B8" w:rsidP="002D5107">
      <w:pPr>
        <w:pStyle w:val="Brdtekst1"/>
        <w:jc w:val="both"/>
      </w:pPr>
      <w:r>
        <w:fldChar w:fldCharType="end"/>
      </w:r>
    </w:p>
    <w:sectPr w:rsidR="007041F3" w:rsidSect="002D5107">
      <w:footerReference w:type="default" r:id="rId10"/>
      <w:pgSz w:w="12240" w:h="15840"/>
      <w:pgMar w:top="1440" w:right="1440" w:bottom="1440" w:left="1440" w:header="708" w:footer="708" w:gutter="0"/>
      <w:cols w:space="708"/>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73E1E" w:rsidRDefault="00273E1E" w:rsidP="002D5107">
      <w:r>
        <w:separator/>
      </w:r>
    </w:p>
  </w:endnote>
  <w:endnote w:type="continuationSeparator" w:id="0">
    <w:p w:rsidR="00273E1E" w:rsidRDefault="00273E1E" w:rsidP="002D5107">
      <w:r>
        <w:continuationSeparator/>
      </w:r>
    </w:p>
  </w:endnote>
  <w:endnote w:id="1">
    <w:p w:rsidR="00273E1E" w:rsidRDefault="00273E1E" w:rsidP="008205A0">
      <w:pPr>
        <w:pStyle w:val="EndnoteText"/>
      </w:pPr>
      <w:r>
        <w:rPr>
          <w:rStyle w:val="EndnoteReference"/>
        </w:rPr>
        <w:endnoteRef/>
      </w:r>
      <w:r>
        <w:t xml:space="preserve"> I use the term ‘immigration administration’ to cover the bureaucratic institutions involved in the management of migration. In Norway these are the Directorate of Immigration, the Immigration Appeals Board, local police units and migration related staff at the embassies.</w:t>
      </w:r>
    </w:p>
  </w:endnote>
  <w:endnote w:id="2">
    <w:p w:rsidR="00273E1E" w:rsidRDefault="00273E1E">
      <w:pPr>
        <w:pStyle w:val="EndnoteText"/>
      </w:pPr>
      <w:r>
        <w:rPr>
          <w:rStyle w:val="EndnoteReference"/>
        </w:rPr>
        <w:endnoteRef/>
      </w:r>
      <w:r>
        <w:t xml:space="preserve"> This division is inspired by </w:t>
      </w:r>
      <w:r w:rsidRPr="00F81E79">
        <w:t xml:space="preserve">Sieben and Wettergren </w:t>
      </w:r>
      <w:r w:rsidR="00B475B8">
        <w:fldChar w:fldCharType="begin">
          <w:fldData xml:space="preserve">PEVuZE5vdGU+PENpdGUgRXhjbHVkZUF1dGg9IjEiPjxBdXRob3I+U2llYmVuPC9BdXRob3I+PFll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</w:fldData>
        </w:fldChar>
      </w:r>
      <w:r>
        <w:instrText xml:space="preserve"> ADDIN EN.CITE </w:instrText>
      </w:r>
      <w:r w:rsidR="00B475B8">
        <w:fldChar w:fldCharType="begin">
          <w:fldData xml:space="preserve">PEVuZE5vdGU+PENpdGUgRXhjbHVkZUF1dGg9IjEiPjxBdXRob3I+U2llYmVuPC9BdXRob3I+PFll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</w:fldData>
        </w:fldChar>
      </w:r>
      <w:r>
        <w:instrText xml:space="preserve"> ADDIN EN.CITE.DATA </w:instrText>
      </w:r>
      <w:r w:rsidR="00B475B8">
        <w:fldChar w:fldCharType="end"/>
      </w:r>
      <w:r w:rsidR="00B475B8">
        <w:fldChar w:fldCharType="separate"/>
      </w:r>
      <w:r w:rsidRPr="00F81E79">
        <w:rPr>
          <w:noProof/>
        </w:rPr>
        <w:t>(</w:t>
      </w:r>
      <w:hyperlink w:anchor="_ENREF_44" w:tooltip="Sieben, 2010 #828" w:history="1">
        <w:r w:rsidR="00337D20" w:rsidRPr="00F81E79">
          <w:rPr>
            <w:noProof/>
          </w:rPr>
          <w:t>2010: 10-11</w:t>
        </w:r>
      </w:hyperlink>
      <w:r w:rsidRPr="00F81E79">
        <w:rPr>
          <w:noProof/>
        </w:rPr>
        <w:t>)</w:t>
      </w:r>
      <w:r w:rsidR="00B475B8">
        <w:fldChar w:fldCharType="end"/>
      </w:r>
      <w:r w:rsidRPr="00F81E79">
        <w:t>.</w:t>
      </w:r>
      <w:r>
        <w:t xml:space="preserve"> </w:t>
      </w:r>
    </w:p>
  </w:endnote>
  <w:endnote w:id="3">
    <w:p w:rsidR="00273E1E" w:rsidRDefault="00273E1E">
      <w:pPr>
        <w:pStyle w:val="EndnoteText"/>
      </w:pPr>
      <w:r>
        <w:rPr>
          <w:rStyle w:val="EndnoteReference"/>
        </w:rPr>
        <w:endnoteRef/>
      </w:r>
      <w:r>
        <w:t xml:space="preserve"> See also </w:t>
      </w:r>
      <w:r w:rsidRPr="00FA0F4A">
        <w:rPr>
          <w:i/>
          <w:lang w:val="en-US"/>
        </w:rPr>
        <w:t>The International Journal on Work Organizations and Emotion</w:t>
      </w:r>
      <w:r w:rsidRPr="00FA0F4A">
        <w:rPr>
          <w:lang w:val="en-US"/>
        </w:rPr>
        <w:t>.</w:t>
      </w:r>
    </w:p>
  </w:endnote>
  <w:endnote w:id="4">
    <w:p w:rsidR="00273E1E" w:rsidRDefault="00273E1E" w:rsidP="0073175B">
      <w:pPr>
        <w:pStyle w:val="EndnoteText"/>
      </w:pPr>
      <w:r>
        <w:rPr>
          <w:rStyle w:val="EndnoteReference"/>
        </w:rPr>
        <w:endnoteRef/>
      </w:r>
      <w:r>
        <w:t xml:space="preserve"> Based on a critique of a sociological model of em</w:t>
      </w:r>
      <w:r w:rsidRPr="0079682E">
        <w:t xml:space="preserve">otions, as well as a psychological </w:t>
      </w:r>
      <w:r>
        <w:t>one</w:t>
      </w:r>
      <w:r w:rsidRPr="0079682E">
        <w:t xml:space="preserve"> </w:t>
      </w:r>
      <w:r w:rsidR="00B475B8" w:rsidRPr="004A3CF9">
        <w:fldChar w:fldCharType="begin">
          <w:fldData xml:space="preserve">PEVuZE5vdGU+PENpdGU+PEF1dGhvcj5BaG1lZDwvQXV0aG9yPjxZZWFyPjIwMDQ8L1llYXI+PFJl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</w:fldData>
        </w:fldChar>
      </w:r>
      <w:r>
        <w:instrText xml:space="preserve"> ADDIN EN.CITE </w:instrText>
      </w:r>
      <w:r w:rsidR="00B475B8">
        <w:fldChar w:fldCharType="begin">
          <w:fldData xml:space="preserve">PEVuZE5vdGU+PENpdGU+PEF1dGhvcj5BaG1lZDwvQXV0aG9yPjxZZWFyPjIwMDQ8L1llYXI+PFJl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</w:fldData>
        </w:fldChar>
      </w:r>
      <w:r>
        <w:instrText xml:space="preserve"> ADDIN EN.CITE.DATA </w:instrText>
      </w:r>
      <w:r w:rsidR="00B475B8">
        <w:fldChar w:fldCharType="end"/>
      </w:r>
      <w:r w:rsidR="00B475B8" w:rsidRPr="004A3CF9">
        <w:fldChar w:fldCharType="separate"/>
      </w:r>
      <w:r w:rsidRPr="004A3CF9">
        <w:rPr>
          <w:noProof/>
        </w:rPr>
        <w:t>(</w:t>
      </w:r>
      <w:hyperlink w:anchor="_ENREF_1" w:tooltip="Ahmed, 2004 #455" w:history="1">
        <w:r w:rsidR="00337D20" w:rsidRPr="004A3CF9">
          <w:rPr>
            <w:noProof/>
          </w:rPr>
          <w:t>Ahmed 2004: 12</w:t>
        </w:r>
      </w:hyperlink>
      <w:r w:rsidRPr="004A3CF9">
        <w:rPr>
          <w:noProof/>
        </w:rPr>
        <w:t>)</w:t>
      </w:r>
      <w:r w:rsidR="00B475B8" w:rsidRPr="004A3CF9">
        <w:fldChar w:fldCharType="end"/>
      </w:r>
      <w:r>
        <w:t xml:space="preserve">, </w:t>
      </w:r>
      <w:r w:rsidRPr="0079682E">
        <w:t>Ahmed</w:t>
      </w:r>
      <w:r>
        <w:t xml:space="preserve"> develops an innovative perspective on the ontological status of emotions. As for this article, the discussion of her work is limited to the relationship between emotions and justice. </w:t>
      </w:r>
    </w:p>
  </w:endnote>
  <w:endnote w:id="5">
    <w:p w:rsidR="00273E1E" w:rsidRDefault="00273E1E" w:rsidP="002D5107">
      <w:pPr>
        <w:pStyle w:val="EndnoteText"/>
      </w:pPr>
      <w:r>
        <w:rPr>
          <w:rStyle w:val="EndnoteReference"/>
        </w:rPr>
        <w:endnoteRef/>
      </w:r>
      <w:r>
        <w:t xml:space="preserve"> Historically, Norway’s population has been relatively homogenous with low levels of immigration. Until the late 1960s, migration was subject to little regulation and politicisation </w:t>
      </w:r>
      <w:r w:rsidR="00B475B8">
        <w:fldChar w:fldCharType="begin"/>
      </w:r>
      <w:r>
        <w:instrText xml:space="preserve"> ADDIN EN.CITE &lt;EndNote&gt;&lt;Cite&gt;&lt;Author&gt;Brochmann&lt;/Author&gt;&lt;Year&gt;2010&lt;/Year&gt;&lt;RecNum&gt;685&lt;/RecNum&gt;&lt;Pages&gt;38&lt;/Pages&gt;&lt;DisplayText&gt;(Brochmann et al. 2010: 38)&lt;/DisplayText&gt;&lt;record&gt;&lt;rec-number&gt;685&lt;/rec-number&gt;&lt;foreign-keys&gt;&lt;key app="EN" db-id="ws059zw27ea2scepp0hp05al9wv2vpx59xdp"&gt;685&lt;/key&gt;&lt;/foreign-keys&gt;&lt;ref-type name="Book"&gt;6&lt;/ref-type&gt;&lt;contributors&gt;&lt;authors&gt;&lt;author&gt;Brochmann, Grete&lt;/author&gt;&lt;author&gt;Hagelund, Anniken&lt;/author&gt;&lt;author&gt;Borevi, Karen&lt;/author&gt;&lt;author&gt;Petersen, Klaus&lt;/author&gt;&lt;author&gt;Jønsson, Heidi Vad&lt;/author&gt;&lt;/authors&gt;&lt;/contributors&gt;&lt;titles&gt;&lt;title&gt;Velferdens grenser : innvandringspolitikk og velferdsstat i Skandinavia 1945-2010&lt;/title&gt;&lt;/titles&gt;&lt;pages&gt;391 s.&lt;/pages&gt;&lt;keywords&gt;&lt;keyword&gt;innvandringspolitikk velferdsstaten skandinavia norden sosiale rettigheter den nordiske modellen flerkulturelt sosial ulikhet historie&lt;/keyword&gt;&lt;keyword&gt;Norden&lt;/keyword&gt;&lt;keyword&gt;Velferdsstaten&lt;/keyword&gt;&lt;keyword&gt;Sosial velferd&lt;/keyword&gt;&lt;keyword&gt;Innvandringspolitikk&lt;/keyword&gt;&lt;/keywords&gt;&lt;dates&gt;&lt;year&gt;2010&lt;/year&gt;&lt;/dates&gt;&lt;pub-location&gt;Oslo&lt;/pub-location&gt;&lt;publisher&gt;Universitetsforlorlaget&lt;/publisher&gt;&lt;isbn&gt;978-82-15-01617-7&lt;/isbn&gt;&lt;accession-num&gt;101058047&lt;/accession-num&gt;&lt;call-num&gt;HBO HBO&amp;#xD;HVE HIVE&amp;#xD;NBO NB/DEP&amp;#xD;HHE HH/Rena&amp;#xD;HIO HIO/P35&amp;#xD;HHE HH/Hamar&amp;#xD;HIØ HIØ/hald&amp;#xD;NBO NB/BEV b&amp;#xD;HIT PORSGRUNN&amp;#xD;UJUR UJUR/IKR&amp;#xD;SSB SSB 325.48 B781&amp;#xD;HIM HiMolde 325.48 B&amp;#xD;UBIS UBIS 325.48 BRO&amp;#xD;HHE HH/HI 325.48 Bro&amp;#xD;DEPSS DEPSS 325.48 Bro&amp;#xD;HIO HIO/P48 325.48 Bro&amp;#xD;HSF HSF/FJØR 325.48 Bro&amp;#xD;HIST HIST/ALT 325.48 Bro&amp;#xD;HINT HINT/LEV 325.48 Bro&amp;#xD;HSH HSH/STORD 325.48 Bro&amp;#xD;DIAKON ND/SKOL 325.48 Br&amp;#xD;NBO NB/BRU NA/A 2010:3499&amp;#xD;HIBU HIBU/DRAM 325.48 BRO&lt;/call-num&gt;&lt;urls&gt;&lt;/urls&gt;&lt;/record&gt;&lt;/Cite&gt;&lt;/EndNote&gt;</w:instrText>
      </w:r>
      <w:r w:rsidR="00B475B8">
        <w:fldChar w:fldCharType="separate"/>
      </w:r>
      <w:r>
        <w:rPr>
          <w:noProof/>
        </w:rPr>
        <w:t>(</w:t>
      </w:r>
      <w:hyperlink w:anchor="_ENREF_7" w:tooltip="Brochmann, 2010 #685" w:history="1">
        <w:r w:rsidR="00337D20">
          <w:rPr>
            <w:noProof/>
          </w:rPr>
          <w:t>Brochmann et al. 2010: 38</w:t>
        </w:r>
      </w:hyperlink>
      <w:r>
        <w:rPr>
          <w:noProof/>
        </w:rPr>
        <w:t>)</w:t>
      </w:r>
      <w:r w:rsidR="00B475B8">
        <w:fldChar w:fldCharType="end"/>
      </w:r>
      <w:r>
        <w:t xml:space="preserve">. From then on labour migration from outside Europe increased steadily </w:t>
      </w:r>
      <w:r w:rsidR="00B475B8">
        <w:fldChar w:fldCharType="begin"/>
      </w:r>
      <w:r>
        <w:instrText xml:space="preserve"> ADDIN EN.CITE &lt;EndNote&gt;&lt;Cite&gt;&lt;Author&gt;Brochmann&lt;/Author&gt;&lt;Year&gt;2010&lt;/Year&gt;&lt;RecNum&gt;685&lt;/RecNum&gt;&lt;Pages&gt;223-6&lt;/Pages&gt;&lt;DisplayText&gt;(Brochmann et al. 2010: 223-6)&lt;/DisplayText&gt;&lt;record&gt;&lt;rec-number&gt;685&lt;/rec-number&gt;&lt;foreign-keys&gt;&lt;key app="EN" db-id="ws059zw27ea2scepp0hp05al9wv2vpx59xdp"&gt;685&lt;/key&gt;&lt;/foreign-keys&gt;&lt;ref-type name="Book"&gt;6&lt;/ref-type&gt;&lt;contributors&gt;&lt;authors&gt;&lt;author&gt;Brochmann, Grete&lt;/author&gt;&lt;author&gt;Hagelund, Anniken&lt;/author&gt;&lt;author&gt;Borevi, Karen&lt;/author&gt;&lt;author&gt;Petersen, Klaus&lt;/author&gt;&lt;author&gt;Jønsson, Heidi Vad&lt;/author&gt;&lt;/authors&gt;&lt;/contributors&gt;&lt;titles&gt;&lt;title&gt;Velferdens grenser : innvandringspolitikk og velferdsstat i Skandinavia 1945-2010&lt;/title&gt;&lt;/titles&gt;&lt;pages&gt;391 s.&lt;/pages&gt;&lt;keywords&gt;&lt;keyword&gt;innvandringspolitikk velferdsstaten skandinavia norden sosiale rettigheter den nordiske modellen flerkulturelt sosial ulikhet historie&lt;/keyword&gt;&lt;keyword&gt;Norden&lt;/keyword&gt;&lt;keyword&gt;Velferdsstaten&lt;/keyword&gt;&lt;keyword&gt;Sosial velferd&lt;/keyword&gt;&lt;keyword&gt;Innvandringspolitikk&lt;/keyword&gt;&lt;/keywords&gt;&lt;dates&gt;&lt;year&gt;2010&lt;/year&gt;&lt;/dates&gt;&lt;pub-location&gt;Oslo&lt;/pub-location&gt;&lt;publisher&gt;Universitetsforlorlaget&lt;/publisher&gt;&lt;isbn&gt;978-82-15-01617-7&lt;/isbn&gt;&lt;accession-num&gt;101058047&lt;/accession-num&gt;&lt;call-num&gt;HBO HBO&amp;#xD;HVE HIVE&amp;#xD;NBO NB/DEP&amp;#xD;HHE HH/Rena&amp;#xD;HIO HIO/P35&amp;#xD;HHE HH/Hamar&amp;#xD;HIØ HIØ/hald&amp;#xD;NBO NB/BEV b&amp;#xD;HIT PORSGRUNN&amp;#xD;UJUR UJUR/IKR&amp;#xD;SSB SSB 325.48 B781&amp;#xD;HIM HiMolde 325.48 B&amp;#xD;UBIS UBIS 325.48 BRO&amp;#xD;HHE HH/HI 325.48 Bro&amp;#xD;DEPSS DEPSS 325.48 Bro&amp;#xD;HIO HIO/P48 325.48 Bro&amp;#xD;HSF HSF/FJØR 325.48 Bro&amp;#xD;HIST HIST/ALT 325.48 Bro&amp;#xD;HINT HINT/LEV 325.48 Bro&amp;#xD;HSH HSH/STORD 325.48 Bro&amp;#xD;DIAKON ND/SKOL 325.48 Br&amp;#xD;NBO NB/BRU NA/A 2010:3499&amp;#xD;HIBU HIBU/DRAM 325.48 BRO&lt;/call-num&gt;&lt;urls&gt;&lt;/urls&gt;&lt;/record&gt;&lt;/Cite&gt;&lt;/EndNote&gt;</w:instrText>
      </w:r>
      <w:r w:rsidR="00B475B8">
        <w:fldChar w:fldCharType="separate"/>
      </w:r>
      <w:r>
        <w:rPr>
          <w:noProof/>
        </w:rPr>
        <w:t>(</w:t>
      </w:r>
      <w:hyperlink w:anchor="_ENREF_7" w:tooltip="Brochmann, 2010 #685" w:history="1">
        <w:r w:rsidR="00337D20">
          <w:rPr>
            <w:noProof/>
          </w:rPr>
          <w:t>Brochmann et al. 2010: 223-6</w:t>
        </w:r>
      </w:hyperlink>
      <w:r>
        <w:rPr>
          <w:noProof/>
        </w:rPr>
        <w:t>)</w:t>
      </w:r>
      <w:r w:rsidR="00B475B8">
        <w:fldChar w:fldCharType="end"/>
      </w:r>
      <w:r>
        <w:t xml:space="preserve">. In 1975, Norway introduced a temporary ‘stop’ in labour migration. As labour migration was restricted, family migration and asylum became the two central routes of migration. Today, the migrant population constitutes 10.4 per cent of the population and </w:t>
      </w:r>
      <w:r w:rsidRPr="009B6C85">
        <w:t>originates from</w:t>
      </w:r>
      <w:r>
        <w:t xml:space="preserve"> 214 countries </w:t>
      </w:r>
      <w:r w:rsidR="00B475B8">
        <w:fldChar w:fldCharType="begin"/>
      </w:r>
      <w:r>
        <w:instrText xml:space="preserve"> ADDIN EN.CITE &lt;EndNote&gt;&lt;Cite&gt;&lt;Author&gt;Brochmann&lt;/Author&gt;&lt;Year&gt;2010&lt;/Year&gt;&lt;RecNum&gt;685&lt;/RecNum&gt;&lt;Pages&gt;213&lt;/Pages&gt;&lt;DisplayText&gt;(Brochmann et al. 2010: 213)&lt;/DisplayText&gt;&lt;record&gt;&lt;rec-number&gt;685&lt;/rec-number&gt;&lt;foreign-keys&gt;&lt;key app="EN" db-id="ws059zw27ea2scepp0hp05al9wv2vpx59xdp"&gt;685&lt;/key&gt;&lt;/foreign-keys&gt;&lt;ref-type name="Book"&gt;6&lt;/ref-type&gt;&lt;contributors&gt;&lt;authors&gt;&lt;author&gt;Brochmann, Grete&lt;/author&gt;&lt;author&gt;Hagelund, Anniken&lt;/author&gt;&lt;author&gt;Borevi, Karen&lt;/author&gt;&lt;author&gt;Petersen, Klaus&lt;/author&gt;&lt;author&gt;Jønsson, Heidi Vad&lt;/author&gt;&lt;/authors&gt;&lt;/contributors&gt;&lt;titles&gt;&lt;title&gt;Velferdens grenser : innvandringspolitikk og velferdsstat i Skandinavia 1945-2010&lt;/title&gt;&lt;/titles&gt;&lt;pages&gt;391 s.&lt;/pages&gt;&lt;keywords&gt;&lt;keyword&gt;innvandringspolitikk velferdsstaten skandinavia norden sosiale rettigheter den nordiske modellen flerkulturelt sosial ulikhet historie&lt;/keyword&gt;&lt;keyword&gt;Norden&lt;/keyword&gt;&lt;keyword&gt;Velferdsstaten&lt;/keyword&gt;&lt;keyword&gt;Sosial velferd&lt;/keyword&gt;&lt;keyword&gt;Innvandringspolitikk&lt;/keyword&gt;&lt;/keywords&gt;&lt;dates&gt;&lt;year&gt;2010&lt;/year&gt;&lt;/dates&gt;&lt;pub-location&gt;Oslo&lt;/pub-location&gt;&lt;publisher&gt;Universitetsforlorlaget&lt;/publisher&gt;&lt;isbn&gt;978-82-15-01617-7&lt;/isbn&gt;&lt;accession-num&gt;101058047&lt;/accession-num&gt;&lt;call-num&gt;HBO HBO&amp;#xD;HVE HIVE&amp;#xD;NBO NB/DEP&amp;#xD;HHE HH/Rena&amp;#xD;HIO HIO/P35&amp;#xD;HHE HH/Hamar&amp;#xD;HIØ HIØ/hald&amp;#xD;NBO NB/BEV b&amp;#xD;HIT PORSGRUNN&amp;#xD;UJUR UJUR/IKR&amp;#xD;SSB SSB 325.48 B781&amp;#xD;HIM HiMolde 325.48 B&amp;#xD;UBIS UBIS 325.48 BRO&amp;#xD;HHE HH/HI 325.48 Bro&amp;#xD;DEPSS DEPSS 325.48 Bro&amp;#xD;HIO HIO/P48 325.48 Bro&amp;#xD;HSF HSF/FJØR 325.48 Bro&amp;#xD;HIST HIST/ALT 325.48 Bro&amp;#xD;HINT HINT/LEV 325.48 Bro&amp;#xD;HSH HSH/STORD 325.48 Bro&amp;#xD;DIAKON ND/SKOL 325.48 Br&amp;#xD;NBO NB/BRU NA/A 2010:3499&amp;#xD;HIBU HIBU/DRAM 325.48 BRO&lt;/call-num&gt;&lt;urls&gt;&lt;/urls&gt;&lt;/record&gt;&lt;/Cite&gt;&lt;/EndNote&gt;</w:instrText>
      </w:r>
      <w:r w:rsidR="00B475B8">
        <w:fldChar w:fldCharType="separate"/>
      </w:r>
      <w:r>
        <w:rPr>
          <w:noProof/>
        </w:rPr>
        <w:t>(</w:t>
      </w:r>
      <w:hyperlink w:anchor="_ENREF_7" w:tooltip="Brochmann, 2010 #685" w:history="1">
        <w:r w:rsidR="00337D20">
          <w:rPr>
            <w:noProof/>
          </w:rPr>
          <w:t>Brochmann et al. 2010: 213</w:t>
        </w:r>
      </w:hyperlink>
      <w:r>
        <w:rPr>
          <w:noProof/>
        </w:rPr>
        <w:t>)</w:t>
      </w:r>
      <w:r w:rsidR="00B475B8">
        <w:fldChar w:fldCharType="end"/>
      </w:r>
      <w:r>
        <w:t>.</w:t>
      </w:r>
    </w:p>
  </w:endnote>
  <w:endnote w:id="6">
    <w:p w:rsidR="00273E1E" w:rsidRDefault="00273E1E" w:rsidP="002D5107">
      <w:pPr>
        <w:pStyle w:val="EndnoteText"/>
      </w:pPr>
      <w:r>
        <w:rPr>
          <w:rStyle w:val="EndnoteReference"/>
        </w:rPr>
        <w:endnoteRef/>
      </w:r>
      <w:r>
        <w:t xml:space="preserve"> </w:t>
      </w:r>
      <w:r w:rsidRPr="009F4278">
        <w:t>The category ‘family migration’ refer</w:t>
      </w:r>
      <w:r>
        <w:t>s</w:t>
      </w:r>
      <w:r w:rsidRPr="009F4278">
        <w:t xml:space="preserve"> to residence permits granted on the grounds of a family relationship and includes family reunification with members of an already established family, as well as people who marry across borders </w:t>
      </w:r>
      <w:r w:rsidR="00B475B8">
        <w:fldChar w:fldCharType="begin">
          <w:fldData xml:space="preserve">PEVuZE5vdGU+PENpdGU+PEF1dGhvcj5XaWxsaWFtczwvQXV0aG9yPjxZZWFyPjIwMTA8L1llYXI+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</w:fldData>
        </w:fldChar>
      </w:r>
      <w:r>
        <w:instrText xml:space="preserve"> ADDIN EN.CITE </w:instrText>
      </w:r>
      <w:r w:rsidR="00B475B8">
        <w:fldChar w:fldCharType="begin">
          <w:fldData xml:space="preserve">PEVuZE5vdGU+PENpdGU+PEF1dGhvcj5XaWxsaWFtczwvQXV0aG9yPjxZZWFyPjIwMTA8L1llYXI+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</w:fldData>
        </w:fldChar>
      </w:r>
      <w:r>
        <w:instrText xml:space="preserve"> ADDIN EN.CITE.DATA </w:instrText>
      </w:r>
      <w:r w:rsidR="00B475B8">
        <w:fldChar w:fldCharType="end"/>
      </w:r>
      <w:r w:rsidR="00B475B8">
        <w:fldChar w:fldCharType="separate"/>
      </w:r>
      <w:r>
        <w:rPr>
          <w:noProof/>
        </w:rPr>
        <w:t>(</w:t>
      </w:r>
      <w:hyperlink w:anchor="_ENREF_53" w:tooltip="Williams, 2010 #846" w:history="1">
        <w:r w:rsidR="00337D20">
          <w:rPr>
            <w:noProof/>
          </w:rPr>
          <w:t>Williams 2010: 5</w:t>
        </w:r>
      </w:hyperlink>
      <w:r>
        <w:rPr>
          <w:noProof/>
        </w:rPr>
        <w:t>)</w:t>
      </w:r>
      <w:r w:rsidR="00B475B8">
        <w:fldChar w:fldCharType="end"/>
      </w:r>
      <w:r w:rsidRPr="009F4278">
        <w:t>. According to Norwegian regulations, spouses</w:t>
      </w:r>
      <w:r>
        <w:t xml:space="preserve"> and children under the age of 18</w:t>
      </w:r>
      <w:r w:rsidRPr="009F4278">
        <w:t xml:space="preserve"> of a person legally settled in Norway have the right to family immigration as long as certain requirements are met. </w:t>
      </w:r>
      <w:r>
        <w:t>Requirements include documenting</w:t>
      </w:r>
      <w:r w:rsidRPr="009F4278">
        <w:t xml:space="preserve"> the </w:t>
      </w:r>
      <w:r>
        <w:t>applicant’s identity,</w:t>
      </w:r>
      <w:r w:rsidRPr="009F4278">
        <w:t xml:space="preserve"> adequate housing and means of subsistence </w:t>
      </w:r>
      <w:r w:rsidR="00B475B8">
        <w:fldChar w:fldCharType="begin"/>
      </w:r>
      <w:r>
        <w:instrText xml:space="preserve"> ADDIN EN.CITE &lt;EndNote&gt;&lt;Cite&gt;&lt;Author&gt;Eggebø&lt;/Author&gt;&lt;Year&gt;2010&lt;/Year&gt;&lt;RecNum&gt;721&lt;/RecNum&gt;&lt;DisplayText&gt;(Eggebø 2010)&lt;/DisplayText&gt;&lt;record&gt;&lt;rec-number&gt;721&lt;/rec-number&gt;&lt;foreign-keys&gt;&lt;key app="EN" db-id="ws059zw27ea2scepp0hp05al9wv2vpx59xdp"&gt;721&lt;/key&gt;&lt;/foreign-keys&gt;&lt;ref-type name="Journal Article"&gt;17&lt;/ref-type&gt;&lt;contributors&gt;&lt;authors&gt;&lt;author&gt;Eggebø, Helga&lt;/author&gt;&lt;/authors&gt;&lt;/contributors&gt;&lt;titles&gt;&lt;title&gt;The Problem of Dependency: Immigration, Gender, and the Welfare State&lt;/title&gt;&lt;secondary-title&gt;Social Politics: International Studies in Gender, State &amp;amp; Society&lt;/secondary-title&gt;&lt;/titles&gt;&lt;periodical&gt;&lt;full-title&gt;Social Politics: International Studies in Gender, State &amp;amp; Society&lt;/full-title&gt;&lt;/periodical&gt;&lt;pages&gt;295-322&lt;/pages&gt;&lt;volume&gt;17&lt;/volume&gt;&lt;number&gt;3&lt;/number&gt;&lt;dates&gt;&lt;year&gt;2010&lt;/year&gt;&lt;pub-dates&gt;&lt;date&gt;September 21, 2010&lt;/date&gt;&lt;/pub-dates&gt;&lt;/dates&gt;&lt;urls&gt;&lt;related-urls&gt;&lt;url&gt;http://sp.oxfordjournals.org/content/17/3/295.abstract&lt;/url&gt;&lt;/related-urls&gt;&lt;/urls&gt;&lt;electronic-resource-num&gt;10.1093/sp/jxq013&lt;/electronic-resource-num&gt;&lt;/record&gt;&lt;/Cite&gt;&lt;/EndNote&gt;</w:instrText>
      </w:r>
      <w:r w:rsidR="00B475B8">
        <w:fldChar w:fldCharType="separate"/>
      </w:r>
      <w:r>
        <w:rPr>
          <w:noProof/>
        </w:rPr>
        <w:t>(</w:t>
      </w:r>
      <w:hyperlink w:anchor="_ENREF_16" w:tooltip="Eggebø, 2010 #721" w:history="1">
        <w:r w:rsidR="00337D20">
          <w:rPr>
            <w:noProof/>
          </w:rPr>
          <w:t>Eggebø 2010</w:t>
        </w:r>
      </w:hyperlink>
      <w:r>
        <w:rPr>
          <w:noProof/>
        </w:rPr>
        <w:t>)</w:t>
      </w:r>
      <w:r w:rsidR="00B475B8">
        <w:fldChar w:fldCharType="end"/>
      </w:r>
      <w:r w:rsidRPr="009F4278">
        <w:t>.</w:t>
      </w:r>
    </w:p>
  </w:endnote>
  <w:endnote w:id="7">
    <w:p w:rsidR="00273E1E" w:rsidRDefault="00273E1E">
      <w:pPr>
        <w:pStyle w:val="EndnoteText"/>
      </w:pPr>
      <w:r>
        <w:rPr>
          <w:rStyle w:val="EndnoteReference"/>
        </w:rPr>
        <w:endnoteRef/>
      </w:r>
      <w:r>
        <w:t xml:space="preserve"> Most </w:t>
      </w:r>
      <w:r w:rsidRPr="00475805">
        <w:t xml:space="preserve">employees </w:t>
      </w:r>
      <w:r>
        <w:t>at the Directorate are women (ASU 2010).</w:t>
      </w:r>
      <w:r w:rsidRPr="00475805">
        <w:t xml:space="preserve"> </w:t>
      </w:r>
      <w:r>
        <w:t xml:space="preserve">Several scholars have discussed the gendered aspect of emotions </w:t>
      </w:r>
      <w:r w:rsidR="00B475B8">
        <w:fldChar w:fldCharType="begin">
          <w:fldData xml:space="preserve">PEVuZE5vdGU+PENpdGU+PEF1dGhvcj5EdW5jb21iZTwvQXV0aG9yPjxZZWFyPjE5OTM8L1llYXI+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</w:fldData>
        </w:fldChar>
      </w:r>
      <w:r>
        <w:instrText xml:space="preserve"> ADDIN EN.CITE </w:instrText>
      </w:r>
      <w:r w:rsidR="00B475B8">
        <w:fldChar w:fldCharType="begin">
          <w:fldData xml:space="preserve">PEVuZE5vdGU+PENpdGU+PEF1dGhvcj5EdW5jb21iZTwvQXV0aG9yPjxZZWFyPjE5OTM8L1llYXI+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</w:fldData>
        </w:fldChar>
      </w:r>
      <w:r>
        <w:instrText xml:space="preserve"> ADDIN EN.CITE.DATA </w:instrText>
      </w:r>
      <w:r w:rsidR="00B475B8">
        <w:fldChar w:fldCharType="end"/>
      </w:r>
      <w:r w:rsidR="00B475B8">
        <w:fldChar w:fldCharType="separate"/>
      </w:r>
      <w:r>
        <w:rPr>
          <w:noProof/>
        </w:rPr>
        <w:t>(</w:t>
      </w:r>
      <w:hyperlink w:anchor="_ENREF_14" w:tooltip="Duncombe, 1993 #933" w:history="1">
        <w:r w:rsidR="00337D20">
          <w:rPr>
            <w:noProof/>
          </w:rPr>
          <w:t>Duncombe and Marsden 1993</w:t>
        </w:r>
      </w:hyperlink>
      <w:r>
        <w:rPr>
          <w:noProof/>
        </w:rPr>
        <w:t xml:space="preserve">; </w:t>
      </w:r>
      <w:hyperlink w:anchor="_ENREF_37" w:tooltip="Lutz, 1990 #887" w:history="1">
        <w:r w:rsidR="00337D20">
          <w:rPr>
            <w:noProof/>
          </w:rPr>
          <w:t>Lutz 1990</w:t>
        </w:r>
      </w:hyperlink>
      <w:r>
        <w:rPr>
          <w:noProof/>
        </w:rPr>
        <w:t>)</w:t>
      </w:r>
      <w:r w:rsidR="00B475B8">
        <w:fldChar w:fldCharType="end"/>
      </w:r>
      <w:r>
        <w:t xml:space="preserve"> and emotional management at work </w:t>
      </w:r>
      <w:r w:rsidR="00B475B8">
        <w:fldChar w:fldCharType="begin"/>
      </w:r>
      <w:r>
        <w:instrText xml:space="preserve"> ADDIN EN.CITE &lt;EndNote&gt;&lt;Cite&gt;&lt;Author&gt;Knights&lt;/Author&gt;&lt;Year&gt;2008&lt;/Year&gt;&lt;RecNum&gt;907&lt;/RecNum&gt;&lt;DisplayText&gt;(Knights and Surman 2008)&lt;/DisplayText&gt;&lt;record&gt;&lt;rec-number&gt;907&lt;/rec-number&gt;&lt;foreign-keys&gt;&lt;key app="EN" db-id="ws059zw27ea2scepp0hp05al9wv2vpx59xdp"&gt;907&lt;/key&gt;&lt;/foreign-keys&gt;&lt;ref-type name="Journal Article"&gt;17&lt;/ref-type&gt;&lt;contributors&gt;&lt;authors&gt;&lt;author&gt;Knights, David&lt;/author&gt;&lt;author&gt;Surman, Emma&lt;/author&gt;&lt;/authors&gt;&lt;/contributors&gt;&lt;titles&gt;&lt;title&gt;Editorial: Addressing the Gender Gap in Studies of Emotion&lt;/title&gt;&lt;secondary-title&gt;Gender, Work &amp;amp; Organization&lt;/secondary-title&gt;&lt;/titles&gt;&lt;periodical&gt;&lt;full-title&gt;Gender, Work &amp;amp; Organization&lt;/full-title&gt;&lt;/periodical&gt;&lt;pages&gt;1-8&lt;/pages&gt;&lt;volume&gt;15&lt;/volume&gt;&lt;number&gt;1&lt;/number&gt;&lt;dates&gt;&lt;year&gt;2008&lt;/year&gt;&lt;/dates&gt;&lt;publisher&gt;Blackwell Publishing Ltd&lt;/publisher&gt;&lt;isbn&gt;1468-0432&lt;/isbn&gt;&lt;label&gt;Artikkel nr 238 (eiga katalogisering)&lt;/label&gt;&lt;urls&gt;&lt;related-urls&gt;&lt;url&gt;http://dx.doi.org/10.1111/j.1468-0432.2007.00382.x&lt;/url&gt;&lt;/related-urls&gt;&lt;/urls&gt;&lt;electronic-resource-num&gt;10.1111/j.1468-0432.2007.00382.x&lt;/electronic-resource-num&gt;&lt;research-notes&gt;This special issue discusses the gendered nature of emotion at work and in organizational settings.&lt;/research-notes&gt;&lt;/record&gt;&lt;/Cite&gt;&lt;/EndNote&gt;</w:instrText>
      </w:r>
      <w:r w:rsidR="00B475B8">
        <w:fldChar w:fldCharType="separate"/>
      </w:r>
      <w:r>
        <w:rPr>
          <w:noProof/>
        </w:rPr>
        <w:t>(</w:t>
      </w:r>
      <w:hyperlink w:anchor="_ENREF_34" w:tooltip="Knights, 2008 #907" w:history="1">
        <w:r w:rsidR="00337D20">
          <w:rPr>
            <w:noProof/>
          </w:rPr>
          <w:t>Knights and Surman 2008</w:t>
        </w:r>
      </w:hyperlink>
      <w:r>
        <w:rPr>
          <w:noProof/>
        </w:rPr>
        <w:t>)</w:t>
      </w:r>
      <w:r w:rsidR="00B475B8">
        <w:fldChar w:fldCharType="end"/>
      </w:r>
      <w:r>
        <w:t>. A further discussion of these issues is outside the scope of this article.</w:t>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3E1E" w:rsidRDefault="00B475B8">
    <w:pPr>
      <w:pStyle w:val="Footer"/>
      <w:jc w:val="center"/>
    </w:pPr>
    <w:fldSimple w:instr=" PAGE   \* MERGEFORMAT ">
      <w:r w:rsidR="00D233AF">
        <w:rPr>
          <w:noProof/>
        </w:rPr>
        <w:t>1</w:t>
      </w:r>
    </w:fldSimple>
  </w:p>
  <w:p w:rsidR="00273E1E" w:rsidRDefault="00273E1E">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73E1E" w:rsidRDefault="00273E1E" w:rsidP="002D5107">
      <w:r>
        <w:separator/>
      </w:r>
    </w:p>
  </w:footnote>
  <w:footnote w:type="continuationSeparator" w:id="0">
    <w:p w:rsidR="00273E1E" w:rsidRDefault="00273E1E" w:rsidP="002D5107">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9604C0BC"/>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B56F890"/>
    <w:lvl w:ilvl="0">
      <w:start w:val="1"/>
      <w:numFmt w:val="decimal"/>
      <w:lvlText w:val="%1."/>
      <w:lvlJc w:val="left"/>
      <w:pPr>
        <w:tabs>
          <w:tab w:val="num" w:pos="1492"/>
        </w:tabs>
        <w:ind w:left="1492" w:hanging="360"/>
      </w:pPr>
      <w:rPr>
        <w:rFonts w:cs="Times New Roman"/>
      </w:rPr>
    </w:lvl>
  </w:abstractNum>
  <w:abstractNum w:abstractNumId="2">
    <w:nsid w:val="FFFFFF7D"/>
    <w:multiLevelType w:val="singleLevel"/>
    <w:tmpl w:val="63EA656C"/>
    <w:lvl w:ilvl="0">
      <w:start w:val="1"/>
      <w:numFmt w:val="decimal"/>
      <w:lvlText w:val="%1."/>
      <w:lvlJc w:val="left"/>
      <w:pPr>
        <w:tabs>
          <w:tab w:val="num" w:pos="1209"/>
        </w:tabs>
        <w:ind w:left="1209" w:hanging="360"/>
      </w:pPr>
      <w:rPr>
        <w:rFonts w:cs="Times New Roman"/>
      </w:rPr>
    </w:lvl>
  </w:abstractNum>
  <w:abstractNum w:abstractNumId="3">
    <w:nsid w:val="FFFFFF7E"/>
    <w:multiLevelType w:val="singleLevel"/>
    <w:tmpl w:val="E33ACDCE"/>
    <w:lvl w:ilvl="0">
      <w:start w:val="1"/>
      <w:numFmt w:val="decimal"/>
      <w:lvlText w:val="%1."/>
      <w:lvlJc w:val="left"/>
      <w:pPr>
        <w:tabs>
          <w:tab w:val="num" w:pos="926"/>
        </w:tabs>
        <w:ind w:left="926" w:hanging="360"/>
      </w:pPr>
      <w:rPr>
        <w:rFonts w:cs="Times New Roman"/>
      </w:rPr>
    </w:lvl>
  </w:abstractNum>
  <w:abstractNum w:abstractNumId="4">
    <w:nsid w:val="FFFFFF7F"/>
    <w:multiLevelType w:val="singleLevel"/>
    <w:tmpl w:val="3B104ED4"/>
    <w:lvl w:ilvl="0">
      <w:start w:val="1"/>
      <w:numFmt w:val="decimal"/>
      <w:lvlText w:val="%1."/>
      <w:lvlJc w:val="left"/>
      <w:pPr>
        <w:tabs>
          <w:tab w:val="num" w:pos="643"/>
        </w:tabs>
        <w:ind w:left="643" w:hanging="360"/>
      </w:pPr>
      <w:rPr>
        <w:rFonts w:cs="Times New Roman"/>
      </w:rPr>
    </w:lvl>
  </w:abstractNum>
  <w:abstractNum w:abstractNumId="5">
    <w:nsid w:val="FFFFFF80"/>
    <w:multiLevelType w:val="singleLevel"/>
    <w:tmpl w:val="02F248FC"/>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16088B2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F7CAAC4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7486A90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6A04E86"/>
    <w:lvl w:ilvl="0">
      <w:start w:val="1"/>
      <w:numFmt w:val="decimal"/>
      <w:lvlText w:val="%1."/>
      <w:lvlJc w:val="left"/>
      <w:pPr>
        <w:tabs>
          <w:tab w:val="num" w:pos="360"/>
        </w:tabs>
        <w:ind w:left="360" w:hanging="360"/>
      </w:pPr>
      <w:rPr>
        <w:rFonts w:cs="Times New Roman"/>
      </w:rPr>
    </w:lvl>
  </w:abstractNum>
  <w:abstractNum w:abstractNumId="10">
    <w:nsid w:val="FFFFFF89"/>
    <w:multiLevelType w:val="singleLevel"/>
    <w:tmpl w:val="4F26CAAA"/>
    <w:lvl w:ilvl="0">
      <w:start w:val="1"/>
      <w:numFmt w:val="bullet"/>
      <w:lvlText w:val=""/>
      <w:lvlJc w:val="left"/>
      <w:pPr>
        <w:tabs>
          <w:tab w:val="num" w:pos="360"/>
        </w:tabs>
        <w:ind w:left="360" w:hanging="360"/>
      </w:pPr>
      <w:rPr>
        <w:rFonts w:ascii="Symbol" w:hAnsi="Symbol" w:hint="default"/>
      </w:rPr>
    </w:lvl>
  </w:abstractNum>
  <w:abstractNum w:abstractNumId="11">
    <w:nsid w:val="71EF28BF"/>
    <w:multiLevelType w:val="hybridMultilevel"/>
    <w:tmpl w:val="33407B5A"/>
    <w:lvl w:ilvl="0" w:tplc="DE8EA166">
      <w:start w:val="1"/>
      <w:numFmt w:val="decimal"/>
      <w:lvlText w:val="%1."/>
      <w:lvlJc w:val="left"/>
      <w:pPr>
        <w:tabs>
          <w:tab w:val="num" w:pos="1755"/>
        </w:tabs>
        <w:ind w:left="1755" w:hanging="1035"/>
      </w:pPr>
      <w:rPr>
        <w:rFonts w:cs="Times New Roman" w:hint="default"/>
      </w:rPr>
    </w:lvl>
    <w:lvl w:ilvl="1" w:tplc="04140019" w:tentative="1">
      <w:start w:val="1"/>
      <w:numFmt w:val="lowerLetter"/>
      <w:lvlText w:val="%2."/>
      <w:lvlJc w:val="left"/>
      <w:pPr>
        <w:tabs>
          <w:tab w:val="num" w:pos="1800"/>
        </w:tabs>
        <w:ind w:left="1800" w:hanging="360"/>
      </w:pPr>
      <w:rPr>
        <w:rFonts w:cs="Times New Roman"/>
      </w:rPr>
    </w:lvl>
    <w:lvl w:ilvl="2" w:tplc="0414001B" w:tentative="1">
      <w:start w:val="1"/>
      <w:numFmt w:val="lowerRoman"/>
      <w:lvlText w:val="%3."/>
      <w:lvlJc w:val="right"/>
      <w:pPr>
        <w:tabs>
          <w:tab w:val="num" w:pos="2520"/>
        </w:tabs>
        <w:ind w:left="2520" w:hanging="180"/>
      </w:pPr>
      <w:rPr>
        <w:rFonts w:cs="Times New Roman"/>
      </w:rPr>
    </w:lvl>
    <w:lvl w:ilvl="3" w:tplc="0414000F" w:tentative="1">
      <w:start w:val="1"/>
      <w:numFmt w:val="decimal"/>
      <w:lvlText w:val="%4."/>
      <w:lvlJc w:val="left"/>
      <w:pPr>
        <w:tabs>
          <w:tab w:val="num" w:pos="3240"/>
        </w:tabs>
        <w:ind w:left="3240" w:hanging="360"/>
      </w:pPr>
      <w:rPr>
        <w:rFonts w:cs="Times New Roman"/>
      </w:rPr>
    </w:lvl>
    <w:lvl w:ilvl="4" w:tplc="04140019" w:tentative="1">
      <w:start w:val="1"/>
      <w:numFmt w:val="lowerLetter"/>
      <w:lvlText w:val="%5."/>
      <w:lvlJc w:val="left"/>
      <w:pPr>
        <w:tabs>
          <w:tab w:val="num" w:pos="3960"/>
        </w:tabs>
        <w:ind w:left="3960" w:hanging="360"/>
      </w:pPr>
      <w:rPr>
        <w:rFonts w:cs="Times New Roman"/>
      </w:rPr>
    </w:lvl>
    <w:lvl w:ilvl="5" w:tplc="0414001B" w:tentative="1">
      <w:start w:val="1"/>
      <w:numFmt w:val="lowerRoman"/>
      <w:lvlText w:val="%6."/>
      <w:lvlJc w:val="right"/>
      <w:pPr>
        <w:tabs>
          <w:tab w:val="num" w:pos="4680"/>
        </w:tabs>
        <w:ind w:left="4680" w:hanging="180"/>
      </w:pPr>
      <w:rPr>
        <w:rFonts w:cs="Times New Roman"/>
      </w:rPr>
    </w:lvl>
    <w:lvl w:ilvl="6" w:tplc="0414000F" w:tentative="1">
      <w:start w:val="1"/>
      <w:numFmt w:val="decimal"/>
      <w:lvlText w:val="%7."/>
      <w:lvlJc w:val="left"/>
      <w:pPr>
        <w:tabs>
          <w:tab w:val="num" w:pos="5400"/>
        </w:tabs>
        <w:ind w:left="5400" w:hanging="360"/>
      </w:pPr>
      <w:rPr>
        <w:rFonts w:cs="Times New Roman"/>
      </w:rPr>
    </w:lvl>
    <w:lvl w:ilvl="7" w:tplc="04140019" w:tentative="1">
      <w:start w:val="1"/>
      <w:numFmt w:val="lowerLetter"/>
      <w:lvlText w:val="%8."/>
      <w:lvlJc w:val="left"/>
      <w:pPr>
        <w:tabs>
          <w:tab w:val="num" w:pos="6120"/>
        </w:tabs>
        <w:ind w:left="6120" w:hanging="360"/>
      </w:pPr>
      <w:rPr>
        <w:rFonts w:cs="Times New Roman"/>
      </w:rPr>
    </w:lvl>
    <w:lvl w:ilvl="8" w:tplc="0414001B" w:tentative="1">
      <w:start w:val="1"/>
      <w:numFmt w:val="lowerRoman"/>
      <w:lvlText w:val="%9."/>
      <w:lvlJc w:val="right"/>
      <w:pPr>
        <w:tabs>
          <w:tab w:val="num" w:pos="6840"/>
        </w:tabs>
        <w:ind w:left="6840" w:hanging="180"/>
      </w:pPr>
      <w:rPr>
        <w:rFonts w:cs="Times New Roman"/>
      </w:rPr>
    </w:lvl>
  </w:abstractNum>
  <w:num w:numId="1">
    <w:abstractNumId w:val="9"/>
  </w:num>
  <w:num w:numId="2">
    <w:abstractNumId w:val="4"/>
  </w:num>
  <w:num w:numId="3">
    <w:abstractNumId w:val="3"/>
  </w:num>
  <w:num w:numId="4">
    <w:abstractNumId w:val="2"/>
  </w:num>
  <w:num w:numId="5">
    <w:abstractNumId w:val="1"/>
  </w:num>
  <w:num w:numId="6">
    <w:abstractNumId w:val="10"/>
  </w:num>
  <w:num w:numId="7">
    <w:abstractNumId w:val="8"/>
  </w:num>
  <w:num w:numId="8">
    <w:abstractNumId w:val="7"/>
  </w:num>
  <w:num w:numId="9">
    <w:abstractNumId w:val="6"/>
  </w:num>
  <w:num w:numId="10">
    <w:abstractNumId w:val="5"/>
  </w:num>
  <w:num w:numId="11">
    <w:abstractNumId w:val="11"/>
  </w:num>
  <w:num w:numId="1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oNotTrackMoves/>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1 Sociology adjusted by Helg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059zw27ea2scepp0hp05al9wv2vpx59xdp&quot;&gt;Helga Eggebø sitt bibliotek&lt;record-ids&gt;&lt;item&gt;453&lt;/item&gt;&lt;item&gt;455&lt;/item&gt;&lt;item&gt;483&lt;/item&gt;&lt;item&gt;546&lt;/item&gt;&lt;item&gt;591&lt;/item&gt;&lt;item&gt;685&lt;/item&gt;&lt;item&gt;687&lt;/item&gt;&lt;item&gt;689&lt;/item&gt;&lt;item&gt;690&lt;/item&gt;&lt;item&gt;692&lt;/item&gt;&lt;item&gt;695&lt;/item&gt;&lt;item&gt;721&lt;/item&gt;&lt;item&gt;742&lt;/item&gt;&lt;item&gt;757&lt;/item&gt;&lt;item&gt;763&lt;/item&gt;&lt;item&gt;775&lt;/item&gt;&lt;item&gt;776&lt;/item&gt;&lt;item&gt;802&lt;/item&gt;&lt;item&gt;807&lt;/item&gt;&lt;item&gt;823&lt;/item&gt;&lt;item&gt;824&lt;/item&gt;&lt;item&gt;825&lt;/item&gt;&lt;item&gt;826&lt;/item&gt;&lt;item&gt;828&lt;/item&gt;&lt;item&gt;829&lt;/item&gt;&lt;item&gt;835&lt;/item&gt;&lt;item&gt;836&lt;/item&gt;&lt;item&gt;844&lt;/item&gt;&lt;item&gt;845&lt;/item&gt;&lt;item&gt;846&lt;/item&gt;&lt;item&gt;875&lt;/item&gt;&lt;item&gt;887&lt;/item&gt;&lt;item&gt;897&lt;/item&gt;&lt;item&gt;907&lt;/item&gt;&lt;item&gt;910&lt;/item&gt;&lt;item&gt;920&lt;/item&gt;&lt;item&gt;921&lt;/item&gt;&lt;item&gt;923&lt;/item&gt;&lt;item&gt;925&lt;/item&gt;&lt;item&gt;932&lt;/item&gt;&lt;item&gt;933&lt;/item&gt;&lt;item&gt;934&lt;/item&gt;&lt;item&gt;937&lt;/item&gt;&lt;item&gt;940&lt;/item&gt;&lt;item&gt;941&lt;/item&gt;&lt;item&gt;944&lt;/item&gt;&lt;item&gt;947&lt;/item&gt;&lt;item&gt;949&lt;/item&gt;&lt;item&gt;953&lt;/item&gt;&lt;item&gt;954&lt;/item&gt;&lt;item&gt;956&lt;/item&gt;&lt;item&gt;962&lt;/item&gt;&lt;item&gt;963&lt;/item&gt;&lt;/record-ids&gt;&lt;/item&gt;&lt;/Libraries&gt;"/>
  </w:docVars>
  <w:rsids>
    <w:rsidRoot w:val="0073580F"/>
    <w:rsid w:val="00001114"/>
    <w:rsid w:val="00004402"/>
    <w:rsid w:val="000108D0"/>
    <w:rsid w:val="00015E23"/>
    <w:rsid w:val="00023E4A"/>
    <w:rsid w:val="00024975"/>
    <w:rsid w:val="00027312"/>
    <w:rsid w:val="00030581"/>
    <w:rsid w:val="0003241E"/>
    <w:rsid w:val="00042C80"/>
    <w:rsid w:val="0004619B"/>
    <w:rsid w:val="0005109A"/>
    <w:rsid w:val="000511F4"/>
    <w:rsid w:val="00051C82"/>
    <w:rsid w:val="00053DB1"/>
    <w:rsid w:val="000557B1"/>
    <w:rsid w:val="00057407"/>
    <w:rsid w:val="00063497"/>
    <w:rsid w:val="00064CBA"/>
    <w:rsid w:val="00067683"/>
    <w:rsid w:val="00067E1B"/>
    <w:rsid w:val="0007217F"/>
    <w:rsid w:val="000746EE"/>
    <w:rsid w:val="00076094"/>
    <w:rsid w:val="0008560C"/>
    <w:rsid w:val="00087950"/>
    <w:rsid w:val="000918C1"/>
    <w:rsid w:val="000B6703"/>
    <w:rsid w:val="000B6C56"/>
    <w:rsid w:val="000B7D4F"/>
    <w:rsid w:val="000C1553"/>
    <w:rsid w:val="000C5D55"/>
    <w:rsid w:val="000D0E76"/>
    <w:rsid w:val="000D1DC7"/>
    <w:rsid w:val="000D5B00"/>
    <w:rsid w:val="000F1163"/>
    <w:rsid w:val="000F203C"/>
    <w:rsid w:val="001004A0"/>
    <w:rsid w:val="00101A17"/>
    <w:rsid w:val="00102147"/>
    <w:rsid w:val="00105792"/>
    <w:rsid w:val="001132F3"/>
    <w:rsid w:val="0012478A"/>
    <w:rsid w:val="00131414"/>
    <w:rsid w:val="00140E13"/>
    <w:rsid w:val="00142F39"/>
    <w:rsid w:val="001475B0"/>
    <w:rsid w:val="001506F9"/>
    <w:rsid w:val="00155F80"/>
    <w:rsid w:val="00162F48"/>
    <w:rsid w:val="00166721"/>
    <w:rsid w:val="001669D3"/>
    <w:rsid w:val="00172928"/>
    <w:rsid w:val="001810A1"/>
    <w:rsid w:val="00185232"/>
    <w:rsid w:val="00191F06"/>
    <w:rsid w:val="001931D3"/>
    <w:rsid w:val="00194A82"/>
    <w:rsid w:val="001955F2"/>
    <w:rsid w:val="001A45CB"/>
    <w:rsid w:val="001A6D18"/>
    <w:rsid w:val="001B4321"/>
    <w:rsid w:val="001B4D55"/>
    <w:rsid w:val="001B6EA6"/>
    <w:rsid w:val="001C072D"/>
    <w:rsid w:val="001C6A7F"/>
    <w:rsid w:val="001C6EDB"/>
    <w:rsid w:val="001D1976"/>
    <w:rsid w:val="001D2C78"/>
    <w:rsid w:val="001E73B2"/>
    <w:rsid w:val="001F1525"/>
    <w:rsid w:val="001F6F1B"/>
    <w:rsid w:val="001F7A8C"/>
    <w:rsid w:val="001F7DE1"/>
    <w:rsid w:val="0021540D"/>
    <w:rsid w:val="00220C49"/>
    <w:rsid w:val="002222BB"/>
    <w:rsid w:val="00222FAB"/>
    <w:rsid w:val="00232F73"/>
    <w:rsid w:val="00233296"/>
    <w:rsid w:val="00237A81"/>
    <w:rsid w:val="00243894"/>
    <w:rsid w:val="002478F2"/>
    <w:rsid w:val="00256975"/>
    <w:rsid w:val="002727E0"/>
    <w:rsid w:val="00273E1E"/>
    <w:rsid w:val="00275072"/>
    <w:rsid w:val="00275A71"/>
    <w:rsid w:val="00276C3E"/>
    <w:rsid w:val="0028096D"/>
    <w:rsid w:val="00286E8B"/>
    <w:rsid w:val="002915F0"/>
    <w:rsid w:val="00293171"/>
    <w:rsid w:val="00294D3F"/>
    <w:rsid w:val="002966FD"/>
    <w:rsid w:val="002979D7"/>
    <w:rsid w:val="002A173D"/>
    <w:rsid w:val="002A275F"/>
    <w:rsid w:val="002A526D"/>
    <w:rsid w:val="002A5D51"/>
    <w:rsid w:val="002B1888"/>
    <w:rsid w:val="002C32DD"/>
    <w:rsid w:val="002C33C5"/>
    <w:rsid w:val="002C742D"/>
    <w:rsid w:val="002D22CD"/>
    <w:rsid w:val="002D5107"/>
    <w:rsid w:val="002E13E2"/>
    <w:rsid w:val="002E45B3"/>
    <w:rsid w:val="002E5A8F"/>
    <w:rsid w:val="002F0104"/>
    <w:rsid w:val="002F378A"/>
    <w:rsid w:val="003005F1"/>
    <w:rsid w:val="003075F5"/>
    <w:rsid w:val="00310E61"/>
    <w:rsid w:val="003122F9"/>
    <w:rsid w:val="00322C8B"/>
    <w:rsid w:val="00326313"/>
    <w:rsid w:val="00326D52"/>
    <w:rsid w:val="00337ACB"/>
    <w:rsid w:val="00337D20"/>
    <w:rsid w:val="00340372"/>
    <w:rsid w:val="00343E3C"/>
    <w:rsid w:val="00345204"/>
    <w:rsid w:val="0035010A"/>
    <w:rsid w:val="00350EB4"/>
    <w:rsid w:val="00352583"/>
    <w:rsid w:val="00353EF8"/>
    <w:rsid w:val="003557CF"/>
    <w:rsid w:val="00356C96"/>
    <w:rsid w:val="0036038C"/>
    <w:rsid w:val="0036200C"/>
    <w:rsid w:val="00374F15"/>
    <w:rsid w:val="00374FF8"/>
    <w:rsid w:val="00384A68"/>
    <w:rsid w:val="00386295"/>
    <w:rsid w:val="003905C0"/>
    <w:rsid w:val="00391DCC"/>
    <w:rsid w:val="00393AD7"/>
    <w:rsid w:val="00393EEA"/>
    <w:rsid w:val="00394BB4"/>
    <w:rsid w:val="00395E01"/>
    <w:rsid w:val="003A0654"/>
    <w:rsid w:val="003A29C9"/>
    <w:rsid w:val="003B3996"/>
    <w:rsid w:val="003C7712"/>
    <w:rsid w:val="003D7923"/>
    <w:rsid w:val="003E2255"/>
    <w:rsid w:val="003E367D"/>
    <w:rsid w:val="003E671F"/>
    <w:rsid w:val="003F4D40"/>
    <w:rsid w:val="00402EC4"/>
    <w:rsid w:val="004055EB"/>
    <w:rsid w:val="00411E62"/>
    <w:rsid w:val="00435CEE"/>
    <w:rsid w:val="00455F80"/>
    <w:rsid w:val="0045679E"/>
    <w:rsid w:val="00456A8D"/>
    <w:rsid w:val="00460F74"/>
    <w:rsid w:val="004656DF"/>
    <w:rsid w:val="00466815"/>
    <w:rsid w:val="004735B1"/>
    <w:rsid w:val="00475805"/>
    <w:rsid w:val="004759C5"/>
    <w:rsid w:val="0047672B"/>
    <w:rsid w:val="00491B8E"/>
    <w:rsid w:val="00492015"/>
    <w:rsid w:val="004A02E6"/>
    <w:rsid w:val="004A3CF9"/>
    <w:rsid w:val="004A3F04"/>
    <w:rsid w:val="004A443D"/>
    <w:rsid w:val="004A58CD"/>
    <w:rsid w:val="004B15D6"/>
    <w:rsid w:val="004B40C5"/>
    <w:rsid w:val="004B50CD"/>
    <w:rsid w:val="004E1179"/>
    <w:rsid w:val="004E1B2C"/>
    <w:rsid w:val="004E3CEF"/>
    <w:rsid w:val="004E6C01"/>
    <w:rsid w:val="004E75FB"/>
    <w:rsid w:val="004F1042"/>
    <w:rsid w:val="004F1A3E"/>
    <w:rsid w:val="004F21AE"/>
    <w:rsid w:val="004F41AD"/>
    <w:rsid w:val="00502244"/>
    <w:rsid w:val="005044D9"/>
    <w:rsid w:val="00513C25"/>
    <w:rsid w:val="005155AB"/>
    <w:rsid w:val="00523AF4"/>
    <w:rsid w:val="0052602D"/>
    <w:rsid w:val="005317B8"/>
    <w:rsid w:val="00534967"/>
    <w:rsid w:val="00534B98"/>
    <w:rsid w:val="00541494"/>
    <w:rsid w:val="00544BBB"/>
    <w:rsid w:val="005452A5"/>
    <w:rsid w:val="00545F4F"/>
    <w:rsid w:val="005502A1"/>
    <w:rsid w:val="0055447C"/>
    <w:rsid w:val="00557602"/>
    <w:rsid w:val="00573A9B"/>
    <w:rsid w:val="005751A9"/>
    <w:rsid w:val="00576458"/>
    <w:rsid w:val="00582BCF"/>
    <w:rsid w:val="005A0142"/>
    <w:rsid w:val="005A4E28"/>
    <w:rsid w:val="005B4CCD"/>
    <w:rsid w:val="005B755D"/>
    <w:rsid w:val="005D080F"/>
    <w:rsid w:val="005D7855"/>
    <w:rsid w:val="005E0840"/>
    <w:rsid w:val="005F6DB0"/>
    <w:rsid w:val="00600230"/>
    <w:rsid w:val="00602BE3"/>
    <w:rsid w:val="00607D65"/>
    <w:rsid w:val="00614CA7"/>
    <w:rsid w:val="00616353"/>
    <w:rsid w:val="00616D92"/>
    <w:rsid w:val="00617CB9"/>
    <w:rsid w:val="00620553"/>
    <w:rsid w:val="00620C42"/>
    <w:rsid w:val="0062157E"/>
    <w:rsid w:val="00622555"/>
    <w:rsid w:val="00624023"/>
    <w:rsid w:val="00624E6B"/>
    <w:rsid w:val="006304F1"/>
    <w:rsid w:val="00635335"/>
    <w:rsid w:val="00654F58"/>
    <w:rsid w:val="00655E15"/>
    <w:rsid w:val="00663DE2"/>
    <w:rsid w:val="00664920"/>
    <w:rsid w:val="00674C95"/>
    <w:rsid w:val="00677741"/>
    <w:rsid w:val="00682FDD"/>
    <w:rsid w:val="00686C4D"/>
    <w:rsid w:val="00692322"/>
    <w:rsid w:val="00692CD2"/>
    <w:rsid w:val="006B0BA9"/>
    <w:rsid w:val="006B4161"/>
    <w:rsid w:val="006C5D27"/>
    <w:rsid w:val="006D53B6"/>
    <w:rsid w:val="006E1837"/>
    <w:rsid w:val="006E322D"/>
    <w:rsid w:val="006E4193"/>
    <w:rsid w:val="006E5788"/>
    <w:rsid w:val="006E6D7F"/>
    <w:rsid w:val="006F0B05"/>
    <w:rsid w:val="006F10E8"/>
    <w:rsid w:val="006F2639"/>
    <w:rsid w:val="006F4078"/>
    <w:rsid w:val="006F6303"/>
    <w:rsid w:val="007000FC"/>
    <w:rsid w:val="00702B34"/>
    <w:rsid w:val="007041F3"/>
    <w:rsid w:val="00705752"/>
    <w:rsid w:val="00711B59"/>
    <w:rsid w:val="0071373D"/>
    <w:rsid w:val="007148D0"/>
    <w:rsid w:val="0071647E"/>
    <w:rsid w:val="00722445"/>
    <w:rsid w:val="00723CB3"/>
    <w:rsid w:val="00724187"/>
    <w:rsid w:val="00724BED"/>
    <w:rsid w:val="00725856"/>
    <w:rsid w:val="00730C3E"/>
    <w:rsid w:val="0073175B"/>
    <w:rsid w:val="0073580F"/>
    <w:rsid w:val="007450C0"/>
    <w:rsid w:val="0075495C"/>
    <w:rsid w:val="00765011"/>
    <w:rsid w:val="00767A92"/>
    <w:rsid w:val="007707B9"/>
    <w:rsid w:val="00772564"/>
    <w:rsid w:val="007748E1"/>
    <w:rsid w:val="007829D2"/>
    <w:rsid w:val="00783EE6"/>
    <w:rsid w:val="0078469E"/>
    <w:rsid w:val="007846A5"/>
    <w:rsid w:val="0079682E"/>
    <w:rsid w:val="007A030E"/>
    <w:rsid w:val="007A0C2E"/>
    <w:rsid w:val="007A568D"/>
    <w:rsid w:val="007A595D"/>
    <w:rsid w:val="007B6D3B"/>
    <w:rsid w:val="007C21FC"/>
    <w:rsid w:val="007D0D15"/>
    <w:rsid w:val="007D6044"/>
    <w:rsid w:val="007D67AB"/>
    <w:rsid w:val="007D754B"/>
    <w:rsid w:val="007E07AD"/>
    <w:rsid w:val="007E1A3A"/>
    <w:rsid w:val="007E2E9F"/>
    <w:rsid w:val="007E5E5F"/>
    <w:rsid w:val="007E745D"/>
    <w:rsid w:val="0080340E"/>
    <w:rsid w:val="008205A0"/>
    <w:rsid w:val="00823DAC"/>
    <w:rsid w:val="00825FB7"/>
    <w:rsid w:val="0083052D"/>
    <w:rsid w:val="00832B61"/>
    <w:rsid w:val="008406FC"/>
    <w:rsid w:val="00851B86"/>
    <w:rsid w:val="00853E76"/>
    <w:rsid w:val="00857430"/>
    <w:rsid w:val="00860B80"/>
    <w:rsid w:val="00867804"/>
    <w:rsid w:val="00872178"/>
    <w:rsid w:val="00875D0E"/>
    <w:rsid w:val="00882858"/>
    <w:rsid w:val="008843A6"/>
    <w:rsid w:val="00884A96"/>
    <w:rsid w:val="00892BC3"/>
    <w:rsid w:val="008935B3"/>
    <w:rsid w:val="008B38C1"/>
    <w:rsid w:val="008B5E98"/>
    <w:rsid w:val="008C03A1"/>
    <w:rsid w:val="008C0ADC"/>
    <w:rsid w:val="008C20A1"/>
    <w:rsid w:val="008C673F"/>
    <w:rsid w:val="008C6A84"/>
    <w:rsid w:val="008E2E64"/>
    <w:rsid w:val="008E5C40"/>
    <w:rsid w:val="008E6199"/>
    <w:rsid w:val="009024CF"/>
    <w:rsid w:val="009029EA"/>
    <w:rsid w:val="00913A52"/>
    <w:rsid w:val="00916819"/>
    <w:rsid w:val="00916F8A"/>
    <w:rsid w:val="00920E9E"/>
    <w:rsid w:val="00932A97"/>
    <w:rsid w:val="00934975"/>
    <w:rsid w:val="00937575"/>
    <w:rsid w:val="00942759"/>
    <w:rsid w:val="00945108"/>
    <w:rsid w:val="009457E8"/>
    <w:rsid w:val="009474E0"/>
    <w:rsid w:val="00952F77"/>
    <w:rsid w:val="009614EC"/>
    <w:rsid w:val="00965DE6"/>
    <w:rsid w:val="00966375"/>
    <w:rsid w:val="009767BB"/>
    <w:rsid w:val="00977275"/>
    <w:rsid w:val="00977366"/>
    <w:rsid w:val="00977F2F"/>
    <w:rsid w:val="009861C0"/>
    <w:rsid w:val="00992466"/>
    <w:rsid w:val="00995CD8"/>
    <w:rsid w:val="009A2322"/>
    <w:rsid w:val="009A31B8"/>
    <w:rsid w:val="009A4F6C"/>
    <w:rsid w:val="009B52A8"/>
    <w:rsid w:val="009B6C85"/>
    <w:rsid w:val="009C00E8"/>
    <w:rsid w:val="009C16FD"/>
    <w:rsid w:val="009C1D21"/>
    <w:rsid w:val="009D1227"/>
    <w:rsid w:val="009D48D5"/>
    <w:rsid w:val="009D4FD5"/>
    <w:rsid w:val="009D594D"/>
    <w:rsid w:val="009E5B40"/>
    <w:rsid w:val="009E7928"/>
    <w:rsid w:val="009F020F"/>
    <w:rsid w:val="009F4278"/>
    <w:rsid w:val="00A1249C"/>
    <w:rsid w:val="00A16019"/>
    <w:rsid w:val="00A22400"/>
    <w:rsid w:val="00A23B5A"/>
    <w:rsid w:val="00A264C7"/>
    <w:rsid w:val="00A2797D"/>
    <w:rsid w:val="00A30230"/>
    <w:rsid w:val="00A44778"/>
    <w:rsid w:val="00A63C6B"/>
    <w:rsid w:val="00A85BCE"/>
    <w:rsid w:val="00A86406"/>
    <w:rsid w:val="00A90A14"/>
    <w:rsid w:val="00A90BFD"/>
    <w:rsid w:val="00A92279"/>
    <w:rsid w:val="00AA067E"/>
    <w:rsid w:val="00AA4DE9"/>
    <w:rsid w:val="00AB428A"/>
    <w:rsid w:val="00AB6D05"/>
    <w:rsid w:val="00AC0669"/>
    <w:rsid w:val="00AC1A45"/>
    <w:rsid w:val="00AC704F"/>
    <w:rsid w:val="00AE21CF"/>
    <w:rsid w:val="00AE2855"/>
    <w:rsid w:val="00AE5F38"/>
    <w:rsid w:val="00AE6982"/>
    <w:rsid w:val="00AF00F7"/>
    <w:rsid w:val="00AF0305"/>
    <w:rsid w:val="00AF4BA3"/>
    <w:rsid w:val="00AF57A8"/>
    <w:rsid w:val="00AF63DF"/>
    <w:rsid w:val="00B0332D"/>
    <w:rsid w:val="00B034F9"/>
    <w:rsid w:val="00B17AF0"/>
    <w:rsid w:val="00B21DF3"/>
    <w:rsid w:val="00B37734"/>
    <w:rsid w:val="00B414B5"/>
    <w:rsid w:val="00B475B8"/>
    <w:rsid w:val="00B504EE"/>
    <w:rsid w:val="00B54D09"/>
    <w:rsid w:val="00B57B0C"/>
    <w:rsid w:val="00B60C53"/>
    <w:rsid w:val="00B63592"/>
    <w:rsid w:val="00B63784"/>
    <w:rsid w:val="00B676D7"/>
    <w:rsid w:val="00B67818"/>
    <w:rsid w:val="00B7253D"/>
    <w:rsid w:val="00B80EE4"/>
    <w:rsid w:val="00B8130F"/>
    <w:rsid w:val="00B87061"/>
    <w:rsid w:val="00B9774A"/>
    <w:rsid w:val="00BA738C"/>
    <w:rsid w:val="00BB5D61"/>
    <w:rsid w:val="00BC368C"/>
    <w:rsid w:val="00BD0F01"/>
    <w:rsid w:val="00BD15E1"/>
    <w:rsid w:val="00BD60FC"/>
    <w:rsid w:val="00BE0D88"/>
    <w:rsid w:val="00BE3739"/>
    <w:rsid w:val="00BE3FFE"/>
    <w:rsid w:val="00BF3578"/>
    <w:rsid w:val="00BF76FE"/>
    <w:rsid w:val="00C07025"/>
    <w:rsid w:val="00C11C8D"/>
    <w:rsid w:val="00C1566A"/>
    <w:rsid w:val="00C1624A"/>
    <w:rsid w:val="00C331F6"/>
    <w:rsid w:val="00C42821"/>
    <w:rsid w:val="00C45137"/>
    <w:rsid w:val="00C51E99"/>
    <w:rsid w:val="00C5281F"/>
    <w:rsid w:val="00C53982"/>
    <w:rsid w:val="00C601F5"/>
    <w:rsid w:val="00C63D60"/>
    <w:rsid w:val="00C66646"/>
    <w:rsid w:val="00C71FD7"/>
    <w:rsid w:val="00C73B1F"/>
    <w:rsid w:val="00C770DE"/>
    <w:rsid w:val="00C821CB"/>
    <w:rsid w:val="00C86923"/>
    <w:rsid w:val="00C87E95"/>
    <w:rsid w:val="00C87FDE"/>
    <w:rsid w:val="00C94083"/>
    <w:rsid w:val="00C96894"/>
    <w:rsid w:val="00CA3AF3"/>
    <w:rsid w:val="00CA7259"/>
    <w:rsid w:val="00CA7711"/>
    <w:rsid w:val="00CB2596"/>
    <w:rsid w:val="00CB4279"/>
    <w:rsid w:val="00CB7737"/>
    <w:rsid w:val="00CC78E7"/>
    <w:rsid w:val="00CC7D26"/>
    <w:rsid w:val="00CD4B73"/>
    <w:rsid w:val="00CE15EB"/>
    <w:rsid w:val="00CE797F"/>
    <w:rsid w:val="00CF76BD"/>
    <w:rsid w:val="00D14C0D"/>
    <w:rsid w:val="00D233AF"/>
    <w:rsid w:val="00D27D8C"/>
    <w:rsid w:val="00D33E1C"/>
    <w:rsid w:val="00D3525A"/>
    <w:rsid w:val="00D354E3"/>
    <w:rsid w:val="00D35F1E"/>
    <w:rsid w:val="00D4434F"/>
    <w:rsid w:val="00D45B57"/>
    <w:rsid w:val="00D55971"/>
    <w:rsid w:val="00D55CC2"/>
    <w:rsid w:val="00D55D8F"/>
    <w:rsid w:val="00D6002D"/>
    <w:rsid w:val="00D63068"/>
    <w:rsid w:val="00D6611C"/>
    <w:rsid w:val="00D67754"/>
    <w:rsid w:val="00D76E03"/>
    <w:rsid w:val="00D86DA9"/>
    <w:rsid w:val="00D90577"/>
    <w:rsid w:val="00DA0CB0"/>
    <w:rsid w:val="00DA0E87"/>
    <w:rsid w:val="00DA1425"/>
    <w:rsid w:val="00DA7FBA"/>
    <w:rsid w:val="00DB2D94"/>
    <w:rsid w:val="00DB6C5E"/>
    <w:rsid w:val="00DC2539"/>
    <w:rsid w:val="00DC3F89"/>
    <w:rsid w:val="00DC45A6"/>
    <w:rsid w:val="00DC7B9E"/>
    <w:rsid w:val="00DE1465"/>
    <w:rsid w:val="00DE4A1C"/>
    <w:rsid w:val="00E12672"/>
    <w:rsid w:val="00E15F4D"/>
    <w:rsid w:val="00E24709"/>
    <w:rsid w:val="00E279E2"/>
    <w:rsid w:val="00E41313"/>
    <w:rsid w:val="00E42206"/>
    <w:rsid w:val="00E5422E"/>
    <w:rsid w:val="00E57757"/>
    <w:rsid w:val="00E61AB7"/>
    <w:rsid w:val="00E73A6C"/>
    <w:rsid w:val="00E74E89"/>
    <w:rsid w:val="00E77DAC"/>
    <w:rsid w:val="00E863CA"/>
    <w:rsid w:val="00E92AC1"/>
    <w:rsid w:val="00EA1BAD"/>
    <w:rsid w:val="00EA6473"/>
    <w:rsid w:val="00EA7DCF"/>
    <w:rsid w:val="00EB3C9E"/>
    <w:rsid w:val="00EB5351"/>
    <w:rsid w:val="00EB7012"/>
    <w:rsid w:val="00EB7602"/>
    <w:rsid w:val="00EC0EDC"/>
    <w:rsid w:val="00ED1EF7"/>
    <w:rsid w:val="00ED1FC5"/>
    <w:rsid w:val="00ED6F2D"/>
    <w:rsid w:val="00EF2DC9"/>
    <w:rsid w:val="00EF538A"/>
    <w:rsid w:val="00EF6AE8"/>
    <w:rsid w:val="00F002BB"/>
    <w:rsid w:val="00F015C5"/>
    <w:rsid w:val="00F020E3"/>
    <w:rsid w:val="00F12022"/>
    <w:rsid w:val="00F128D9"/>
    <w:rsid w:val="00F15DFC"/>
    <w:rsid w:val="00F17791"/>
    <w:rsid w:val="00F20471"/>
    <w:rsid w:val="00F22B70"/>
    <w:rsid w:val="00F22E1C"/>
    <w:rsid w:val="00F30AAA"/>
    <w:rsid w:val="00F33477"/>
    <w:rsid w:val="00F351D5"/>
    <w:rsid w:val="00F35C02"/>
    <w:rsid w:val="00F35D18"/>
    <w:rsid w:val="00F44AE4"/>
    <w:rsid w:val="00F54015"/>
    <w:rsid w:val="00F6258A"/>
    <w:rsid w:val="00F62D88"/>
    <w:rsid w:val="00F640A3"/>
    <w:rsid w:val="00F6666B"/>
    <w:rsid w:val="00F6667A"/>
    <w:rsid w:val="00F66804"/>
    <w:rsid w:val="00F75484"/>
    <w:rsid w:val="00F8059B"/>
    <w:rsid w:val="00F81618"/>
    <w:rsid w:val="00F81E79"/>
    <w:rsid w:val="00F9287F"/>
    <w:rsid w:val="00F93491"/>
    <w:rsid w:val="00F93F32"/>
    <w:rsid w:val="00F96190"/>
    <w:rsid w:val="00F96BED"/>
    <w:rsid w:val="00FA0972"/>
    <w:rsid w:val="00FA0F4A"/>
    <w:rsid w:val="00FC365B"/>
    <w:rsid w:val="00FC5865"/>
    <w:rsid w:val="00FD5590"/>
    <w:rsid w:val="00FD61C0"/>
    <w:rsid w:val="00FE544C"/>
    <w:rsid w:val="00FF1FE9"/>
    <w:rsid w:val="00FF245B"/>
    <w:rsid w:val="00FF72A9"/>
  </w:rsids>
  <m:mathPr>
    <m:mathFont m:val="Papyrus"/>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nb-NO" w:eastAsia="nb-NO"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580F"/>
    <w:rPr>
      <w:rFonts w:ascii="Times New Roman" w:hAnsi="Times New Roman"/>
      <w:sz w:val="24"/>
      <w:szCs w:val="24"/>
      <w:lang w:val="en-GB"/>
    </w:rPr>
  </w:style>
  <w:style w:type="paragraph" w:styleId="Heading1">
    <w:name w:val="heading 1"/>
    <w:basedOn w:val="Normal"/>
    <w:next w:val="Normal"/>
    <w:link w:val="Heading1Char"/>
    <w:uiPriority w:val="99"/>
    <w:qFormat/>
    <w:rsid w:val="0073580F"/>
    <w:pPr>
      <w:keepNext/>
      <w:spacing w:before="240" w:after="60"/>
      <w:outlineLvl w:val="0"/>
    </w:pPr>
    <w:rPr>
      <w:rFonts w:ascii="Arial" w:hAnsi="Arial"/>
      <w:b/>
      <w:bCs/>
      <w:kern w:val="32"/>
      <w:sz w:val="32"/>
      <w:szCs w:val="32"/>
    </w:rPr>
  </w:style>
  <w:style w:type="paragraph" w:styleId="Heading2">
    <w:name w:val="heading 2"/>
    <w:basedOn w:val="Normal"/>
    <w:next w:val="Normal"/>
    <w:link w:val="Heading2Char"/>
    <w:uiPriority w:val="99"/>
    <w:qFormat/>
    <w:rsid w:val="0073580F"/>
    <w:pPr>
      <w:keepNext/>
      <w:spacing w:before="240" w:after="60"/>
      <w:outlineLvl w:val="1"/>
    </w:pPr>
    <w:rPr>
      <w:rFonts w:ascii="Arial" w:hAnsi="Arial"/>
      <w:b/>
      <w:bCs/>
      <w:i/>
      <w:iCs/>
      <w:sz w:val="28"/>
      <w:szCs w:val="28"/>
    </w:rPr>
  </w:style>
  <w:style w:type="paragraph" w:styleId="Heading3">
    <w:name w:val="heading 3"/>
    <w:basedOn w:val="Normal"/>
    <w:next w:val="Normal"/>
    <w:link w:val="Heading3Char"/>
    <w:uiPriority w:val="99"/>
    <w:qFormat/>
    <w:rsid w:val="00A90A14"/>
    <w:pPr>
      <w:keepNext/>
      <w:spacing w:before="240" w:after="60"/>
      <w:outlineLvl w:val="2"/>
    </w:pPr>
    <w:rPr>
      <w:rFonts w:ascii="Arial" w:hAnsi="Arial" w:cs="Arial"/>
      <w:b/>
      <w:bCs/>
      <w:sz w:val="26"/>
      <w:szCs w:val="26"/>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9"/>
    <w:locked/>
    <w:rsid w:val="0073580F"/>
    <w:rPr>
      <w:rFonts w:ascii="Arial" w:hAnsi="Arial"/>
      <w:b/>
      <w:kern w:val="32"/>
      <w:sz w:val="32"/>
      <w:lang w:val="en-GB" w:eastAsia="nb-NO"/>
    </w:rPr>
  </w:style>
  <w:style w:type="character" w:customStyle="1" w:styleId="Heading2Char">
    <w:name w:val="Heading 2 Char"/>
    <w:basedOn w:val="DefaultParagraphFont"/>
    <w:link w:val="Heading2"/>
    <w:uiPriority w:val="99"/>
    <w:semiHidden/>
    <w:locked/>
    <w:rsid w:val="0073580F"/>
    <w:rPr>
      <w:rFonts w:ascii="Arial" w:hAnsi="Arial"/>
      <w:b/>
      <w:i/>
      <w:sz w:val="28"/>
      <w:lang w:val="en-GB" w:eastAsia="nb-NO"/>
    </w:rPr>
  </w:style>
  <w:style w:type="character" w:customStyle="1" w:styleId="Heading3Char">
    <w:name w:val="Heading 3 Char"/>
    <w:basedOn w:val="DefaultParagraphFont"/>
    <w:link w:val="Heading3"/>
    <w:uiPriority w:val="9"/>
    <w:semiHidden/>
    <w:rsid w:val="00B07997"/>
    <w:rPr>
      <w:rFonts w:asciiTheme="majorHAnsi" w:eastAsiaTheme="majorEastAsia" w:hAnsiTheme="majorHAnsi" w:cstheme="majorBidi"/>
      <w:b/>
      <w:bCs/>
      <w:sz w:val="26"/>
      <w:szCs w:val="26"/>
      <w:lang w:val="en-GB"/>
    </w:rPr>
  </w:style>
  <w:style w:type="paragraph" w:styleId="BalloonText">
    <w:name w:val="Balloon Text"/>
    <w:basedOn w:val="Normal"/>
    <w:link w:val="BalloonTextChar1"/>
    <w:uiPriority w:val="99"/>
    <w:semiHidden/>
    <w:rsid w:val="0073580F"/>
    <w:rPr>
      <w:rFonts w:ascii="Tahoma" w:hAnsi="Tahoma"/>
      <w:sz w:val="16"/>
      <w:szCs w:val="16"/>
    </w:rPr>
  </w:style>
  <w:style w:type="character" w:customStyle="1" w:styleId="BalloonTextChar">
    <w:name w:val="Balloon Text Char"/>
    <w:basedOn w:val="DefaultParagraphFont"/>
    <w:link w:val="BalloonText"/>
    <w:uiPriority w:val="99"/>
    <w:semiHidden/>
    <w:locked/>
    <w:rsid w:val="00A90A14"/>
    <w:rPr>
      <w:rFonts w:ascii="Lucida Grande" w:hAnsi="Lucida Grande" w:cs="Times New Roman"/>
      <w:sz w:val="18"/>
      <w:szCs w:val="18"/>
    </w:rPr>
  </w:style>
  <w:style w:type="character" w:customStyle="1" w:styleId="BalloonTextChar3">
    <w:name w:val="Balloon Text Char3"/>
    <w:basedOn w:val="DefaultParagraphFont"/>
    <w:link w:val="BalloonText"/>
    <w:uiPriority w:val="99"/>
    <w:semiHidden/>
    <w:locked/>
    <w:rsid w:val="00A90A14"/>
    <w:rPr>
      <w:rFonts w:ascii="Lucida Grande" w:hAnsi="Lucida Grande" w:cs="Times New Roman"/>
      <w:sz w:val="18"/>
      <w:szCs w:val="18"/>
    </w:rPr>
  </w:style>
  <w:style w:type="character" w:customStyle="1" w:styleId="BalloonTextChar2">
    <w:name w:val="Balloon Text Char2"/>
    <w:basedOn w:val="DefaultParagraphFont"/>
    <w:link w:val="BalloonText"/>
    <w:uiPriority w:val="99"/>
    <w:semiHidden/>
    <w:locked/>
    <w:rsid w:val="00A90A14"/>
    <w:rPr>
      <w:rFonts w:ascii="Lucida Grande" w:hAnsi="Lucida Grande" w:cs="Times New Roman"/>
      <w:sz w:val="18"/>
      <w:szCs w:val="18"/>
    </w:rPr>
  </w:style>
  <w:style w:type="character" w:styleId="Hyperlink">
    <w:name w:val="Hyperlink"/>
    <w:basedOn w:val="DefaultParagraphFont"/>
    <w:uiPriority w:val="99"/>
    <w:semiHidden/>
    <w:rsid w:val="0073580F"/>
    <w:rPr>
      <w:rFonts w:cs="Times New Roman"/>
      <w:color w:val="0000FF"/>
      <w:u w:val="single"/>
    </w:rPr>
  </w:style>
  <w:style w:type="paragraph" w:styleId="EndnoteText">
    <w:name w:val="endnote text"/>
    <w:basedOn w:val="Normal"/>
    <w:link w:val="EndnoteTextChar"/>
    <w:uiPriority w:val="99"/>
    <w:semiHidden/>
    <w:rsid w:val="0073580F"/>
    <w:rPr>
      <w:sz w:val="20"/>
      <w:szCs w:val="20"/>
    </w:rPr>
  </w:style>
  <w:style w:type="character" w:customStyle="1" w:styleId="EndnoteTextChar">
    <w:name w:val="Endnote Text Char"/>
    <w:basedOn w:val="DefaultParagraphFont"/>
    <w:link w:val="EndnoteText"/>
    <w:uiPriority w:val="99"/>
    <w:semiHidden/>
    <w:locked/>
    <w:rsid w:val="0073580F"/>
    <w:rPr>
      <w:rFonts w:ascii="Times New Roman" w:hAnsi="Times New Roman"/>
      <w:sz w:val="20"/>
      <w:lang w:val="en-GB" w:eastAsia="nb-NO"/>
    </w:rPr>
  </w:style>
  <w:style w:type="paragraph" w:customStyle="1" w:styleId="Sitat">
    <w:name w:val="Sitat"/>
    <w:basedOn w:val="Normal"/>
    <w:link w:val="SitatTegn"/>
    <w:uiPriority w:val="99"/>
    <w:rsid w:val="0073580F"/>
    <w:pPr>
      <w:spacing w:before="100" w:beforeAutospacing="1" w:after="100" w:afterAutospacing="1"/>
      <w:ind w:left="709"/>
    </w:pPr>
    <w:rPr>
      <w:lang w:val="en-US"/>
    </w:rPr>
  </w:style>
  <w:style w:type="character" w:customStyle="1" w:styleId="SitatTegn">
    <w:name w:val="Sitat Tegn"/>
    <w:link w:val="Sitat"/>
    <w:uiPriority w:val="99"/>
    <w:locked/>
    <w:rsid w:val="0073580F"/>
    <w:rPr>
      <w:rFonts w:ascii="Times New Roman" w:hAnsi="Times New Roman"/>
      <w:sz w:val="24"/>
      <w:lang w:val="en-US" w:eastAsia="nb-NO"/>
    </w:rPr>
  </w:style>
  <w:style w:type="paragraph" w:customStyle="1" w:styleId="Brdtekst1">
    <w:name w:val="Brødtekst 1"/>
    <w:aliases w:val="5"/>
    <w:basedOn w:val="BodyText"/>
    <w:uiPriority w:val="99"/>
    <w:rsid w:val="0073580F"/>
    <w:pPr>
      <w:spacing w:line="360" w:lineRule="auto"/>
    </w:pPr>
  </w:style>
  <w:style w:type="character" w:styleId="EndnoteReference">
    <w:name w:val="endnote reference"/>
    <w:basedOn w:val="DefaultParagraphFont"/>
    <w:uiPriority w:val="99"/>
    <w:semiHidden/>
    <w:rsid w:val="0073580F"/>
    <w:rPr>
      <w:rFonts w:cs="Times New Roman"/>
      <w:vertAlign w:val="superscript"/>
    </w:rPr>
  </w:style>
  <w:style w:type="character" w:styleId="CommentReference">
    <w:name w:val="annotation reference"/>
    <w:basedOn w:val="DefaultParagraphFont"/>
    <w:uiPriority w:val="99"/>
    <w:semiHidden/>
    <w:rsid w:val="0073580F"/>
    <w:rPr>
      <w:rFonts w:cs="Times New Roman"/>
      <w:sz w:val="16"/>
    </w:rPr>
  </w:style>
  <w:style w:type="paragraph" w:styleId="CommentText">
    <w:name w:val="annotation text"/>
    <w:basedOn w:val="Normal"/>
    <w:link w:val="CommentTextChar"/>
    <w:uiPriority w:val="99"/>
    <w:semiHidden/>
    <w:rsid w:val="0073580F"/>
    <w:rPr>
      <w:sz w:val="20"/>
      <w:szCs w:val="20"/>
    </w:rPr>
  </w:style>
  <w:style w:type="character" w:customStyle="1" w:styleId="CommentTextChar">
    <w:name w:val="Comment Text Char"/>
    <w:basedOn w:val="DefaultParagraphFont"/>
    <w:link w:val="CommentText"/>
    <w:uiPriority w:val="99"/>
    <w:semiHidden/>
    <w:locked/>
    <w:rsid w:val="0073580F"/>
    <w:rPr>
      <w:rFonts w:ascii="Times New Roman" w:hAnsi="Times New Roman"/>
      <w:sz w:val="20"/>
      <w:lang w:val="en-GB" w:eastAsia="nb-NO"/>
    </w:rPr>
  </w:style>
  <w:style w:type="paragraph" w:styleId="Footer">
    <w:name w:val="footer"/>
    <w:basedOn w:val="Normal"/>
    <w:link w:val="FooterChar"/>
    <w:uiPriority w:val="99"/>
    <w:rsid w:val="0073580F"/>
    <w:pPr>
      <w:tabs>
        <w:tab w:val="center" w:pos="4680"/>
        <w:tab w:val="right" w:pos="9360"/>
      </w:tabs>
    </w:pPr>
  </w:style>
  <w:style w:type="character" w:customStyle="1" w:styleId="FooterChar">
    <w:name w:val="Footer Char"/>
    <w:basedOn w:val="DefaultParagraphFont"/>
    <w:link w:val="Footer"/>
    <w:uiPriority w:val="99"/>
    <w:locked/>
    <w:rsid w:val="0073580F"/>
    <w:rPr>
      <w:rFonts w:ascii="Times New Roman" w:hAnsi="Times New Roman"/>
      <w:sz w:val="24"/>
      <w:lang w:val="en-GB" w:eastAsia="nb-NO"/>
    </w:rPr>
  </w:style>
  <w:style w:type="paragraph" w:styleId="BodyText">
    <w:name w:val="Body Text"/>
    <w:basedOn w:val="Normal"/>
    <w:link w:val="BodyTextChar"/>
    <w:uiPriority w:val="99"/>
    <w:semiHidden/>
    <w:rsid w:val="0073580F"/>
    <w:pPr>
      <w:spacing w:after="120"/>
    </w:pPr>
  </w:style>
  <w:style w:type="character" w:customStyle="1" w:styleId="BodyTextChar">
    <w:name w:val="Body Text Char"/>
    <w:basedOn w:val="DefaultParagraphFont"/>
    <w:link w:val="BodyText"/>
    <w:uiPriority w:val="99"/>
    <w:semiHidden/>
    <w:locked/>
    <w:rsid w:val="0073580F"/>
    <w:rPr>
      <w:rFonts w:ascii="Times New Roman" w:hAnsi="Times New Roman"/>
      <w:sz w:val="24"/>
      <w:lang w:val="en-GB" w:eastAsia="nb-NO"/>
    </w:rPr>
  </w:style>
  <w:style w:type="character" w:customStyle="1" w:styleId="BalloonTextChar1">
    <w:name w:val="Balloon Text Char1"/>
    <w:link w:val="BalloonText"/>
    <w:uiPriority w:val="99"/>
    <w:semiHidden/>
    <w:locked/>
    <w:rsid w:val="0073580F"/>
    <w:rPr>
      <w:rFonts w:ascii="Tahoma" w:hAnsi="Tahoma"/>
      <w:sz w:val="16"/>
      <w:lang w:val="en-GB" w:eastAsia="nb-NO"/>
    </w:rPr>
  </w:style>
  <w:style w:type="paragraph" w:styleId="CommentSubject">
    <w:name w:val="annotation subject"/>
    <w:basedOn w:val="CommentText"/>
    <w:next w:val="CommentText"/>
    <w:link w:val="CommentSubjectChar"/>
    <w:uiPriority w:val="99"/>
    <w:semiHidden/>
    <w:rsid w:val="00A90A14"/>
    <w:rPr>
      <w:b/>
      <w:bCs/>
    </w:rPr>
  </w:style>
  <w:style w:type="character" w:customStyle="1" w:styleId="CommentSubjectChar">
    <w:name w:val="Comment Subject Char"/>
    <w:basedOn w:val="CommentTextChar"/>
    <w:link w:val="CommentSubject"/>
    <w:uiPriority w:val="99"/>
    <w:semiHidden/>
    <w:locked/>
    <w:rsid w:val="00A90A14"/>
    <w:rPr>
      <w:b/>
    </w:rPr>
  </w:style>
  <w:style w:type="paragraph" w:styleId="ListParagraph">
    <w:name w:val="List Paragraph"/>
    <w:basedOn w:val="Normal"/>
    <w:uiPriority w:val="34"/>
    <w:qFormat/>
    <w:rsid w:val="00A44778"/>
    <w:pPr>
      <w:ind w:left="720"/>
      <w:contextualSpacing/>
    </w:p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apeland.no/filer/RepTrak-Offentlig-2010-resultater.pdf" TargetMode="External"/><Relationship Id="rId9" Type="http://schemas.openxmlformats.org/officeDocument/2006/relationships/hyperlink" Target="http://www.udi.no/Nyheter/2010/--Grundig-rapport-om-proforma/"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645DA8D-65C1-CE4A-AB99-48971C9C3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3478</Words>
  <Characters>76825</Characters>
  <Application>Microsoft Macintosh Word</Application>
  <DocSecurity>0</DocSecurity>
  <Lines>640</Lines>
  <Paragraphs>153</Paragraphs>
  <ScaleCrop>false</ScaleCrop>
  <HeadingPairs>
    <vt:vector size="2" baseType="variant">
      <vt:variant>
        <vt:lpstr>Title</vt:lpstr>
      </vt:variant>
      <vt:variant>
        <vt:i4>1</vt:i4>
      </vt:variant>
    </vt:vector>
  </HeadingPairs>
  <TitlesOfParts>
    <vt:vector size="1" baseType="lpstr">
      <vt:lpstr>‘With a heavy heart’ – Assessing applications for family immigration to Norway</vt:lpstr>
    </vt:vector>
  </TitlesOfParts>
  <Company>Universitetet i Oslo</Company>
  <LinksUpToDate>false</LinksUpToDate>
  <CharactersWithSpaces>943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th a heavy heart’ – Assessing applications for family immigration to Norway</dc:title>
  <dc:creator>Eileen</dc:creator>
  <cp:lastModifiedBy>Helga Eggebø</cp:lastModifiedBy>
  <cp:revision>2</cp:revision>
  <cp:lastPrinted>2011-10-24T07:05:00Z</cp:lastPrinted>
  <dcterms:created xsi:type="dcterms:W3CDTF">2013-04-13T13:40:00Z</dcterms:created>
  <dcterms:modified xsi:type="dcterms:W3CDTF">2013-04-13T13:40:00Z</dcterms:modified>
</cp:coreProperties>
</file>